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bookmarkStart w:id="0" w:name="_Hlk134785412"/>
      <w:bookmarkEnd w:id="0"/>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Prof Chaoji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3443D619" w:rsidR="008A4F6A" w:rsidRDefault="008A4F6A" w:rsidP="00DE3485">
      <w:pPr>
        <w:tabs>
          <w:tab w:val="left" w:pos="5480"/>
        </w:tabs>
        <w:spacing w:after="0" w:line="240" w:lineRule="auto"/>
      </w:pPr>
      <w:r>
        <w:t xml:space="preserve">###### </w:t>
      </w:r>
      <w:r w:rsidR="00F835E2">
        <w:t xml:space="preserve">- </w:t>
      </w:r>
      <w:r>
        <w:t>Literature search: Alzheimer’s Disease</w:t>
      </w:r>
    </w:p>
    <w:p w14:paraId="57CC6E7B" w14:textId="2C9009DC" w:rsidR="008A4F6A" w:rsidRDefault="008A4F6A" w:rsidP="00DE3485">
      <w:pPr>
        <w:tabs>
          <w:tab w:val="left" w:pos="5480"/>
        </w:tabs>
        <w:spacing w:after="0" w:line="240" w:lineRule="auto"/>
      </w:pPr>
      <w:r>
        <w:t xml:space="preserve">###### </w:t>
      </w:r>
      <w:r w:rsidR="00F835E2">
        <w:t xml:space="preserve">- </w:t>
      </w:r>
      <w:r>
        <w:t>Diagnosing Alzheimer’s is hard!</w:t>
      </w:r>
    </w:p>
    <w:p w14:paraId="3A9462C3" w14:textId="5063619A" w:rsidR="008A4F6A" w:rsidRDefault="008A4F6A" w:rsidP="00DE3485">
      <w:pPr>
        <w:tabs>
          <w:tab w:val="left" w:pos="5480"/>
        </w:tabs>
        <w:spacing w:after="0" w:line="240" w:lineRule="auto"/>
      </w:pPr>
      <w:r>
        <w:t xml:space="preserve">###### </w:t>
      </w:r>
      <w:r w:rsidR="00F835E2">
        <w:t xml:space="preserve">- </w:t>
      </w:r>
      <w:r>
        <w:t>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4115FA29" w14:textId="270D3E13" w:rsidR="008A4F6A" w:rsidRDefault="008A4F6A" w:rsidP="008A4F6A">
      <w:pPr>
        <w:tabs>
          <w:tab w:val="left" w:pos="5480"/>
        </w:tabs>
        <w:spacing w:after="0" w:line="240" w:lineRule="auto"/>
      </w:pPr>
      <w:r>
        <w:t xml:space="preserve">###### </w:t>
      </w:r>
      <w:r w:rsidR="00F835E2">
        <w:t xml:space="preserve">- </w:t>
      </w:r>
      <w:r>
        <w:t>Stats</w:t>
      </w:r>
      <w:r w:rsidR="00C77E25">
        <w:t xml:space="preserve"> &amp; </w:t>
      </w:r>
      <w:r>
        <w:t>Data viz</w:t>
      </w:r>
    </w:p>
    <w:p w14:paraId="29C6729C" w14:textId="733E87AE" w:rsidR="00E4224D" w:rsidRDefault="00E4224D" w:rsidP="008A4F6A">
      <w:pPr>
        <w:tabs>
          <w:tab w:val="left" w:pos="5480"/>
        </w:tabs>
        <w:spacing w:after="0" w:line="240" w:lineRule="auto"/>
      </w:pPr>
      <w:r>
        <w:t xml:space="preserve">###### </w:t>
      </w:r>
      <w:r w:rsidR="00F835E2">
        <w:t xml:space="preserve">- </w:t>
      </w:r>
      <w:r>
        <w:t>Data cleansing &amp; transformation</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7A71656E" w14:textId="223A2D66" w:rsidR="00AB2D4C" w:rsidRDefault="00AB2D4C" w:rsidP="00AB2D4C">
      <w:pPr>
        <w:tabs>
          <w:tab w:val="left" w:pos="5480"/>
        </w:tabs>
        <w:spacing w:after="0" w:line="240" w:lineRule="auto"/>
      </w:pPr>
      <w:r>
        <w:t xml:space="preserve">###### </w:t>
      </w:r>
      <w:r w:rsidR="00F835E2">
        <w:t xml:space="preserve">- </w:t>
      </w:r>
      <w:r>
        <w:t>Stratified train/test split</w:t>
      </w:r>
    </w:p>
    <w:p w14:paraId="54AB6735" w14:textId="01FEAF8E" w:rsidR="00AB2D4C" w:rsidRDefault="00AB2D4C" w:rsidP="00AB2D4C">
      <w:pPr>
        <w:tabs>
          <w:tab w:val="left" w:pos="5480"/>
        </w:tabs>
        <w:spacing w:after="0" w:line="240" w:lineRule="auto"/>
      </w:pPr>
      <w:r>
        <w:t xml:space="preserve">###### </w:t>
      </w:r>
      <w:r w:rsidR="00F835E2">
        <w:t xml:space="preserve">- </w:t>
      </w:r>
      <w:r>
        <w:t>Model training</w:t>
      </w:r>
    </w:p>
    <w:p w14:paraId="4EA34D78" w14:textId="2C241E5B" w:rsidR="00AB2D4C" w:rsidRDefault="00AB2D4C" w:rsidP="00AB2D4C">
      <w:pPr>
        <w:tabs>
          <w:tab w:val="left" w:pos="5480"/>
        </w:tabs>
        <w:spacing w:after="0" w:line="240" w:lineRule="auto"/>
      </w:pPr>
      <w:r>
        <w:t xml:space="preserve">###### </w:t>
      </w:r>
      <w:r w:rsidR="00F835E2">
        <w:t xml:space="preserve">- </w:t>
      </w:r>
      <w:r>
        <w:t>Prediction evaluation</w:t>
      </w:r>
    </w:p>
    <w:p w14:paraId="1AE5FC01" w14:textId="16D4A1F0" w:rsidR="000103B4" w:rsidRDefault="000103B4" w:rsidP="00AB2D4C">
      <w:pPr>
        <w:tabs>
          <w:tab w:val="left" w:pos="5480"/>
        </w:tabs>
        <w:spacing w:after="0" w:line="240" w:lineRule="auto"/>
      </w:pPr>
      <w:r>
        <w:t xml:space="preserve">###### </w:t>
      </w:r>
      <w:r w:rsidR="00F835E2">
        <w:t xml:space="preserve">- </w:t>
      </w:r>
      <w:r>
        <w:t>Conclusion</w:t>
      </w:r>
    </w:p>
    <w:p w14:paraId="28258E77" w14:textId="77777777" w:rsidR="00E51901" w:rsidRDefault="00E51901" w:rsidP="00E51901">
      <w:pPr>
        <w:tabs>
          <w:tab w:val="left" w:pos="5480"/>
        </w:tabs>
        <w:spacing w:after="0" w:line="240" w:lineRule="auto"/>
      </w:pPr>
      <w:r>
        <w:t>###### - Future directions</w:t>
      </w:r>
    </w:p>
    <w:p w14:paraId="37AAB907" w14:textId="74BFDF82" w:rsidR="00E51901" w:rsidRDefault="00E51901" w:rsidP="00AB2D4C">
      <w:pPr>
        <w:tabs>
          <w:tab w:val="left" w:pos="5480"/>
        </w:tabs>
        <w:spacing w:after="0" w:line="240" w:lineRule="auto"/>
      </w:pPr>
      <w:r>
        <w:t xml:space="preserve">###### - </w:t>
      </w:r>
      <w:r>
        <w:t>References</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0409FC72" w14:textId="77777777" w:rsidR="00CD0875" w:rsidRDefault="00CD0875" w:rsidP="008A4DDE">
      <w:pPr>
        <w:tabs>
          <w:tab w:val="left" w:pos="5480"/>
        </w:tabs>
        <w:spacing w:after="0" w:line="240" w:lineRule="auto"/>
      </w:pPr>
    </w:p>
    <w:p w14:paraId="6DE733C4" w14:textId="1F6DBA70" w:rsidR="00CD0875" w:rsidRDefault="00CD0875" w:rsidP="008A4DDE">
      <w:pPr>
        <w:tabs>
          <w:tab w:val="left" w:pos="5480"/>
        </w:tabs>
        <w:spacing w:after="0" w:line="240" w:lineRule="auto"/>
      </w:pPr>
      <w:r w:rsidRPr="00CD0875">
        <w:rPr>
          <w:noProof/>
        </w:rPr>
        <w:lastRenderedPageBreak/>
        <w:drawing>
          <wp:inline distT="0" distB="0" distL="0" distR="0" wp14:anchorId="4F963008" wp14:editId="2D8BB79F">
            <wp:extent cx="5943600" cy="4392295"/>
            <wp:effectExtent l="0" t="0" r="0" b="8255"/>
            <wp:docPr id="3" name="Picture 2" descr="A picture containing drawing, sketch, brain&#10;&#10;Description automatically generated">
              <a:extLst xmlns:a="http://schemas.openxmlformats.org/drawingml/2006/main">
                <a:ext uri="{FF2B5EF4-FFF2-40B4-BE49-F238E27FC236}">
                  <a16:creationId xmlns:a16="http://schemas.microsoft.com/office/drawing/2014/main" id="{37E2D60A-D9E5-E87B-3934-28CB77533A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drawing, sketch, brain&#10;&#10;Description automatically generated">
                      <a:extLst>
                        <a:ext uri="{FF2B5EF4-FFF2-40B4-BE49-F238E27FC236}">
                          <a16:creationId xmlns:a16="http://schemas.microsoft.com/office/drawing/2014/main" id="{37E2D60A-D9E5-E87B-3934-28CB77533ACD}"/>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92295"/>
                    </a:xfrm>
                    <a:prstGeom prst="rect">
                      <a:avLst/>
                    </a:prstGeom>
                    <a:noFill/>
                  </pic:spPr>
                </pic:pic>
              </a:graphicData>
            </a:graphic>
          </wp:inline>
        </w:drawing>
      </w:r>
    </w:p>
    <w:p w14:paraId="58184E77" w14:textId="440C5E7E" w:rsidR="00CD0875" w:rsidRDefault="00CD0875" w:rsidP="008A4DDE">
      <w:pPr>
        <w:tabs>
          <w:tab w:val="left" w:pos="5480"/>
        </w:tabs>
        <w:spacing w:after="0" w:line="240" w:lineRule="auto"/>
      </w:pPr>
      <w:r>
        <w:t xml:space="preserve">Figure comparing the changes between healthy brains to Alzheimer’s disease brains </w:t>
      </w:r>
      <w:r>
        <w:fldChar w:fldCharType="begin"/>
      </w:r>
      <w:r>
        <w:instrText xml:space="preserve"> ADDIN ZOTERO_ITEM CSL_CITATION {"citationID":"5wPeWtCH","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fldChar w:fldCharType="separate"/>
      </w:r>
      <w:r w:rsidRPr="00CD0875">
        <w:rPr>
          <w:rFonts w:ascii="Calibri" w:hAnsi="Calibri" w:cs="Calibri"/>
        </w:rPr>
        <w:t>(Breijyeh &amp; Karaman, 2020)</w:t>
      </w:r>
      <w:r>
        <w:fldChar w:fldCharType="end"/>
      </w:r>
    </w:p>
    <w:p w14:paraId="43CF780D" w14:textId="77777777" w:rsidR="00CD0875" w:rsidRDefault="00CD0875" w:rsidP="008A4DDE">
      <w:pPr>
        <w:tabs>
          <w:tab w:val="left" w:pos="5480"/>
        </w:tabs>
        <w:spacing w:after="0" w:line="240" w:lineRule="auto"/>
      </w:pPr>
    </w:p>
    <w:p w14:paraId="66EBFB12" w14:textId="77777777" w:rsidR="008A4DDE" w:rsidRDefault="008A4DDE" w:rsidP="00AB2D4C">
      <w:pPr>
        <w:tabs>
          <w:tab w:val="left" w:pos="5480"/>
        </w:tabs>
        <w:spacing w:after="0" w:line="240" w:lineRule="auto"/>
      </w:pPr>
    </w:p>
    <w:p w14:paraId="2B6B9374" w14:textId="0BD47EA7" w:rsidR="009E2BCB" w:rsidRDefault="003C7232" w:rsidP="003C7232">
      <w:pPr>
        <w:tabs>
          <w:tab w:val="left" w:pos="720"/>
        </w:tabs>
        <w:spacing w:after="0" w:line="240" w:lineRule="auto"/>
      </w:pPr>
      <w:r>
        <w:tab/>
        <w:t xml:space="preserve">Alzheimer’s disease (AD) is a progressive neurodegenerative disease which causes a decline in cognitive functions until death. It is the main cause of dementia and </w:t>
      </w:r>
      <w:r w:rsidR="006C4340">
        <w:t>is rapidly</w:t>
      </w:r>
      <w:r>
        <w:t xml:space="preserve">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autopsies have revealed neuritic pla</w:t>
      </w:r>
      <w:r w:rsidR="009F0117">
        <w:t>q</w:t>
      </w:r>
      <w:r w:rsidR="00375332">
        <w:t>ues and neurofibrillary tangles, which are predicted to be caused by amyloid-beta (AB</w:t>
      </w:r>
      <w:r w:rsidR="00DA751E">
        <w:t xml:space="preserve">) plaques interfering with acetylcholine (ACh), its receptors, and/or production in the nucleus basalis of Meynart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after neuroscientist and physician, Matthew Schrag, reexamined the initial research identifying AB plaques as the root cause by Sylvain Lesne. Some of the results from Lesne’s</w:t>
      </w:r>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Beginning in 2021, the FDA approved 3 new AD drugs: Aducanumab in 2021, Lecanemab and Donanemeb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lastRenderedPageBreak/>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t xml:space="preserve">“Lecanemab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 xml:space="preserve">“Donanemab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as a result of fabricated research results, researchers have been pursuing the wrong target. </w:t>
      </w:r>
    </w:p>
    <w:p w14:paraId="2520E598" w14:textId="77777777" w:rsidR="00A42636" w:rsidRDefault="00A42636" w:rsidP="009E2BCB">
      <w:pPr>
        <w:tabs>
          <w:tab w:val="left" w:pos="720"/>
        </w:tabs>
        <w:spacing w:after="0" w:line="240" w:lineRule="auto"/>
      </w:pPr>
    </w:p>
    <w:p w14:paraId="5CDC5BC3" w14:textId="77777777" w:rsidR="00A42636" w:rsidRDefault="00A42636" w:rsidP="00A42636">
      <w:pPr>
        <w:tabs>
          <w:tab w:val="left" w:pos="5480"/>
        </w:tabs>
        <w:spacing w:after="0" w:line="240" w:lineRule="auto"/>
      </w:pPr>
      <w:r>
        <w:t>###### Diagnosing Alzheimer’s is hard!</w:t>
      </w:r>
    </w:p>
    <w:p w14:paraId="558A58FC" w14:textId="77777777" w:rsidR="00545D31" w:rsidRDefault="00545D31" w:rsidP="00A42636">
      <w:pPr>
        <w:tabs>
          <w:tab w:val="left" w:pos="5480"/>
        </w:tabs>
        <w:spacing w:after="0" w:line="240" w:lineRule="auto"/>
      </w:pPr>
    </w:p>
    <w:p w14:paraId="31489D65" w14:textId="7393C9DE" w:rsidR="00545D31" w:rsidRDefault="009A1F12" w:rsidP="00A42636">
      <w:pPr>
        <w:tabs>
          <w:tab w:val="left" w:pos="5480"/>
        </w:tabs>
        <w:spacing w:after="0" w:line="240" w:lineRule="auto"/>
      </w:pPr>
      <w:r>
        <w:rPr>
          <w:noProof/>
        </w:rPr>
        <w:drawing>
          <wp:inline distT="0" distB="0" distL="0" distR="0" wp14:anchorId="07B443C9" wp14:editId="78D35E52">
            <wp:extent cx="5943600" cy="2736850"/>
            <wp:effectExtent l="0" t="0" r="0" b="6350"/>
            <wp:docPr id="86691363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13631" name="Picture 1" descr="A picture containing text, screenshot, font, number&#10;&#10;Description automatically generated"/>
                    <pic:cNvPicPr/>
                  </pic:nvPicPr>
                  <pic:blipFill>
                    <a:blip r:embed="rId6"/>
                    <a:stretch>
                      <a:fillRect/>
                    </a:stretch>
                  </pic:blipFill>
                  <pic:spPr>
                    <a:xfrm>
                      <a:off x="0" y="0"/>
                      <a:ext cx="5943600" cy="2736850"/>
                    </a:xfrm>
                    <a:prstGeom prst="rect">
                      <a:avLst/>
                    </a:prstGeom>
                  </pic:spPr>
                </pic:pic>
              </a:graphicData>
            </a:graphic>
          </wp:inline>
        </w:drawing>
      </w:r>
    </w:p>
    <w:p w14:paraId="444A3ED7" w14:textId="77777777" w:rsidR="00545D31" w:rsidRDefault="00545D31" w:rsidP="00A42636">
      <w:pPr>
        <w:tabs>
          <w:tab w:val="left" w:pos="5480"/>
        </w:tabs>
        <w:spacing w:after="0" w:line="240" w:lineRule="auto"/>
      </w:pPr>
    </w:p>
    <w:p w14:paraId="5C5D629E" w14:textId="3658C44C" w:rsidR="00545D31" w:rsidRDefault="00545D31" w:rsidP="00A42636">
      <w:pPr>
        <w:tabs>
          <w:tab w:val="left" w:pos="5480"/>
        </w:tabs>
        <w:spacing w:after="0" w:line="240" w:lineRule="auto"/>
      </w:pPr>
      <w:r>
        <w:t xml:space="preserve">MMSE scoring chart </w:t>
      </w:r>
      <w:r>
        <w:fldChar w:fldCharType="begin"/>
      </w:r>
      <w:r>
        <w:instrText xml:space="preserve"> ADDIN ZOTERO_ITEM CSL_CITATION {"citationID":"kVUa1x8O","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fldChar w:fldCharType="separate"/>
      </w:r>
      <w:r w:rsidRPr="00545D31">
        <w:rPr>
          <w:rFonts w:ascii="Calibri" w:hAnsi="Calibri" w:cs="Calibri"/>
          <w:kern w:val="0"/>
          <w:szCs w:val="24"/>
        </w:rPr>
        <w:t>(</w:t>
      </w:r>
      <w:r w:rsidRPr="00545D31">
        <w:rPr>
          <w:rFonts w:ascii="Calibri" w:hAnsi="Calibri" w:cs="Calibri"/>
          <w:i/>
          <w:iCs/>
          <w:kern w:val="0"/>
          <w:szCs w:val="24"/>
        </w:rPr>
        <w:t>Mini-Mental State Exam (MMSE) Test for Alzheimer’s / Dementia</w:t>
      </w:r>
      <w:r w:rsidRPr="00545D31">
        <w:rPr>
          <w:rFonts w:ascii="Calibri" w:hAnsi="Calibri" w:cs="Calibri"/>
          <w:kern w:val="0"/>
          <w:szCs w:val="24"/>
        </w:rPr>
        <w:t>, n.d.)</w:t>
      </w:r>
      <w:r>
        <w:fldChar w:fldCharType="end"/>
      </w:r>
      <w:r w:rsidR="004506FD">
        <w:t>.</w:t>
      </w:r>
    </w:p>
    <w:p w14:paraId="08812104" w14:textId="77777777" w:rsidR="00A42636" w:rsidRDefault="00A42636" w:rsidP="009E2BCB">
      <w:pPr>
        <w:tabs>
          <w:tab w:val="left" w:pos="720"/>
        </w:tabs>
        <w:spacing w:after="0" w:line="240" w:lineRule="auto"/>
      </w:pP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w:t>
      </w:r>
      <w:r w:rsidR="00B42A70">
        <w:lastRenderedPageBreak/>
        <w:t xml:space="preserve">certainly an improvement upon the MMSE and NIA-Reagan methods, however, it still leaves </w:t>
      </w:r>
      <w:r w:rsidR="00BD50E1">
        <w:t>a large range of uncertainty.</w:t>
      </w:r>
    </w:p>
    <w:p w14:paraId="2873CEBF" w14:textId="001A18F2"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Ayed</w:t>
      </w:r>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eTIV)</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nWBV)</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E94A39">
        <w:t>VS</w:t>
      </w:r>
      <w:r w:rsidR="00191666">
        <w:t xml:space="preserve"> empty space.</w:t>
      </w:r>
      <w:r w:rsidR="00387BB0">
        <w:t xml:space="preserve"> </w:t>
      </w:r>
      <w:r w:rsidR="00012A3F">
        <w:t>In 2022, Goulikar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55C4F">
        <w:instrText xml:space="preserve"> ADDIN ZOTERO_ITEM CSL_CITATION {"citationID":"6WKA7jXY","properties":{"formattedCitation":"(Deva, 2022)","plainCitation":"(Deva, 2022)","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DOI":"DOI:10.46647/ijetms.2022.v06i06.110","ISSN":"25814621","issue":"6","journalAbbreviation":"IJETMS","language":"en","source":"DOI.org (Crossref)","title":"Diagnosis Of Alzheimer’s Disease Using Machine Learning","volume":"6","author":[{"family":"Deva","given":"Goulikar"}],"issued":{"date-parts":[["2022",11]]}}}],"schema":"https://github.com/citation-style-language/schema/raw/master/csl-citation.json"} </w:instrText>
      </w:r>
      <w:r w:rsidR="00B314F1">
        <w:fldChar w:fldCharType="separate"/>
      </w:r>
      <w:r w:rsidR="00B55C4F" w:rsidRPr="00B55C4F">
        <w:rPr>
          <w:rFonts w:ascii="Calibri" w:hAnsi="Calibri" w:cs="Calibri"/>
        </w:rPr>
        <w:t>(Deva, 2022)</w:t>
      </w:r>
      <w:r w:rsidR="00B314F1">
        <w:fldChar w:fldCharType="end"/>
      </w:r>
      <w:r w:rsidR="00DB2E64">
        <w:t>.</w:t>
      </w:r>
    </w:p>
    <w:p w14:paraId="604DF302" w14:textId="77777777" w:rsidR="00625D42" w:rsidRDefault="00625D42" w:rsidP="003C7232">
      <w:pPr>
        <w:tabs>
          <w:tab w:val="left" w:pos="720"/>
        </w:tabs>
        <w:spacing w:after="0" w:line="240" w:lineRule="auto"/>
      </w:pPr>
    </w:p>
    <w:p w14:paraId="598FA0B1" w14:textId="573DC4DB" w:rsidR="00625D42" w:rsidRDefault="003C53A8" w:rsidP="003C7232">
      <w:pPr>
        <w:tabs>
          <w:tab w:val="left" w:pos="720"/>
        </w:tabs>
        <w:spacing w:after="0" w:line="240" w:lineRule="auto"/>
      </w:pPr>
      <w:r>
        <w:rPr>
          <w:noProof/>
        </w:rPr>
        <w:drawing>
          <wp:inline distT="0" distB="0" distL="0" distR="0" wp14:anchorId="77B5E4F0" wp14:editId="0F45892A">
            <wp:extent cx="5943600" cy="2826385"/>
            <wp:effectExtent l="0" t="0" r="0" b="0"/>
            <wp:docPr id="1506834366"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834366" name="Picture 1" descr="A picture containing text, screenshot, font, number&#10;&#10;Description automatically generated"/>
                    <pic:cNvPicPr/>
                  </pic:nvPicPr>
                  <pic:blipFill>
                    <a:blip r:embed="rId7"/>
                    <a:stretch>
                      <a:fillRect/>
                    </a:stretch>
                  </pic:blipFill>
                  <pic:spPr>
                    <a:xfrm>
                      <a:off x="0" y="0"/>
                      <a:ext cx="5943600" cy="2826385"/>
                    </a:xfrm>
                    <a:prstGeom prst="rect">
                      <a:avLst/>
                    </a:prstGeom>
                  </pic:spPr>
                </pic:pic>
              </a:graphicData>
            </a:graphic>
          </wp:inline>
        </w:drawing>
      </w:r>
    </w:p>
    <w:p w14:paraId="68592D81" w14:textId="77777777" w:rsidR="00A42636" w:rsidRDefault="00A42636" w:rsidP="003C7232">
      <w:pPr>
        <w:tabs>
          <w:tab w:val="left" w:pos="720"/>
        </w:tabs>
        <w:spacing w:after="0" w:line="240" w:lineRule="auto"/>
      </w:pPr>
    </w:p>
    <w:p w14:paraId="174BA583" w14:textId="31098138" w:rsidR="005E51DF" w:rsidRDefault="005E51DF" w:rsidP="003C7232">
      <w:pPr>
        <w:tabs>
          <w:tab w:val="left" w:pos="720"/>
        </w:tabs>
        <w:spacing w:after="0" w:line="240" w:lineRule="auto"/>
      </w:pPr>
      <w:r>
        <w:t xml:space="preserve">Summary of all methods </w:t>
      </w:r>
      <w:r w:rsidR="00C86575">
        <w:t xml:space="preserve">and their respective evaluation metrics </w:t>
      </w:r>
      <w:r>
        <w:t xml:space="preserve">from </w:t>
      </w:r>
      <w:r w:rsidR="00DB2E64">
        <w:t xml:space="preserve">my </w:t>
      </w:r>
      <w:r>
        <w:t>literature review</w:t>
      </w:r>
      <w:r w:rsidR="00DB2E64">
        <w:t>.</w:t>
      </w:r>
    </w:p>
    <w:p w14:paraId="3AE42C21" w14:textId="77777777" w:rsidR="005E51DF" w:rsidRDefault="005E51DF" w:rsidP="003C7232">
      <w:pPr>
        <w:tabs>
          <w:tab w:val="left" w:pos="720"/>
        </w:tabs>
        <w:spacing w:after="0" w:line="240" w:lineRule="auto"/>
      </w:pPr>
    </w:p>
    <w:p w14:paraId="186D6214" w14:textId="37584540" w:rsidR="00A42636" w:rsidRDefault="00A42636" w:rsidP="003C7232">
      <w:pPr>
        <w:tabs>
          <w:tab w:val="left" w:pos="720"/>
        </w:tabs>
        <w:spacing w:after="0" w:line="240" w:lineRule="auto"/>
      </w:pPr>
      <w:r>
        <w:t>###### OASIS dataset</w:t>
      </w:r>
    </w:p>
    <w:p w14:paraId="5F11B6FC" w14:textId="77777777" w:rsidR="00A42636" w:rsidRDefault="00A42636" w:rsidP="003C7232">
      <w:pPr>
        <w:tabs>
          <w:tab w:val="left" w:pos="720"/>
        </w:tabs>
        <w:spacing w:after="0" w:line="240" w:lineRule="auto"/>
      </w:pPr>
    </w:p>
    <w:p w14:paraId="5B1C0621" w14:textId="7E40590C" w:rsidR="00CD0875" w:rsidRDefault="00CD0875" w:rsidP="003C7232">
      <w:pPr>
        <w:tabs>
          <w:tab w:val="left" w:pos="720"/>
        </w:tabs>
        <w:spacing w:after="0" w:line="240" w:lineRule="auto"/>
      </w:pPr>
      <w:r w:rsidRPr="00CD0875">
        <w:rPr>
          <w:noProof/>
        </w:rPr>
        <w:lastRenderedPageBreak/>
        <w:drawing>
          <wp:inline distT="0" distB="0" distL="0" distR="0" wp14:anchorId="05A51FD8" wp14:editId="3A2F8E1B">
            <wp:extent cx="5493486" cy="3009973"/>
            <wp:effectExtent l="0" t="0" r="0" b="0"/>
            <wp:docPr id="1028" name="Picture 4" descr="A white circle in a black background&#10;&#10;Description automatically generated with low confidence">
              <a:extLst xmlns:a="http://schemas.openxmlformats.org/drawingml/2006/main">
                <a:ext uri="{FF2B5EF4-FFF2-40B4-BE49-F238E27FC236}">
                  <a16:creationId xmlns:a16="http://schemas.microsoft.com/office/drawing/2014/main" id="{324F3C54-0531-2B23-9FFE-5C795162B3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white circle in a black background&#10;&#10;Description automatically generated with low confidence">
                      <a:extLst>
                        <a:ext uri="{FF2B5EF4-FFF2-40B4-BE49-F238E27FC236}">
                          <a16:creationId xmlns:a16="http://schemas.microsoft.com/office/drawing/2014/main" id="{324F3C54-0531-2B23-9FFE-5C795162B356}"/>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3486" cy="300997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F878013" w14:textId="11699EBD" w:rsidR="00CD0875" w:rsidRDefault="00360AB1" w:rsidP="003C7232">
      <w:pPr>
        <w:tabs>
          <w:tab w:val="left" w:pos="720"/>
        </w:tabs>
        <w:spacing w:after="0" w:line="240" w:lineRule="auto"/>
      </w:pPr>
      <w:r>
        <w:fldChar w:fldCharType="begin"/>
      </w:r>
      <w:r>
        <w:instrText xml:space="preserve"> ADDIN ZOTERO_ITEM CSL_CITATION {"citationID":"jwSlvEvf","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fldChar w:fldCharType="separate"/>
      </w:r>
      <w:r w:rsidRPr="00360AB1">
        <w:rPr>
          <w:rFonts w:ascii="Calibri" w:hAnsi="Calibri" w:cs="Calibri"/>
        </w:rPr>
        <w:t>(Marcus et al., 2007)</w:t>
      </w:r>
      <w:r>
        <w:fldChar w:fldCharType="end"/>
      </w:r>
    </w:p>
    <w:p w14:paraId="60DEA66D" w14:textId="77777777" w:rsidR="00CD0875" w:rsidRDefault="00CD0875" w:rsidP="003C7232">
      <w:pPr>
        <w:tabs>
          <w:tab w:val="left" w:pos="720"/>
        </w:tabs>
        <w:spacing w:after="0" w:line="240" w:lineRule="auto"/>
      </w:pP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Marcus et 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637FC6D" w:rsidR="008D7BB5" w:rsidRDefault="00B22B1C" w:rsidP="003C7232">
      <w:pPr>
        <w:tabs>
          <w:tab w:val="left" w:pos="720"/>
        </w:tabs>
        <w:spacing w:after="0" w:line="240" w:lineRule="auto"/>
      </w:pPr>
      <w:r>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They have MRI scans at one point in time and while some do appear again for follow-up, I will not be using the follow-up or Longitudinal data</w:t>
      </w:r>
      <w:r w:rsidR="00CC57E4">
        <w:t>set</w:t>
      </w:r>
      <w:r w:rsidR="0062030E">
        <w:t xml:space="preserve">,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41229BE0" w:rsidR="00E739D4" w:rsidRDefault="00E739D4" w:rsidP="00E739D4">
      <w:pPr>
        <w:pStyle w:val="ListParagraph"/>
        <w:numPr>
          <w:ilvl w:val="0"/>
          <w:numId w:val="2"/>
        </w:numPr>
        <w:tabs>
          <w:tab w:val="left" w:pos="720"/>
        </w:tabs>
        <w:spacing w:after="0" w:line="240" w:lineRule="auto"/>
      </w:pPr>
      <w:r>
        <w:t xml:space="preserve">eTIV = Estimated Total </w:t>
      </w:r>
      <w:r w:rsidR="006C4340">
        <w:t>Intracranial</w:t>
      </w:r>
      <w:r>
        <w:t xml:space="preserve"> Volume</w:t>
      </w:r>
    </w:p>
    <w:p w14:paraId="2921AED7" w14:textId="77777777" w:rsidR="00E739D4" w:rsidRDefault="00E739D4" w:rsidP="00E739D4">
      <w:pPr>
        <w:pStyle w:val="ListParagraph"/>
        <w:numPr>
          <w:ilvl w:val="0"/>
          <w:numId w:val="2"/>
        </w:numPr>
        <w:tabs>
          <w:tab w:val="left" w:pos="720"/>
        </w:tabs>
        <w:spacing w:after="0" w:line="240" w:lineRule="auto"/>
      </w:pPr>
      <w:r>
        <w:t>nWBV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lastRenderedPageBreak/>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02ED6A24" w14:textId="4E51AFB5" w:rsidR="003F5442" w:rsidRDefault="003F5442" w:rsidP="00DE3485">
      <w:pPr>
        <w:tabs>
          <w:tab w:val="left" w:pos="5480"/>
        </w:tabs>
        <w:spacing w:after="0" w:line="240" w:lineRule="auto"/>
      </w:pPr>
    </w:p>
    <w:p w14:paraId="381D9CA9" w14:textId="7B48AA39" w:rsidR="00432BFE" w:rsidRDefault="0054641E" w:rsidP="0054641E">
      <w:pPr>
        <w:tabs>
          <w:tab w:val="left" w:pos="720"/>
        </w:tabs>
        <w:spacing w:after="0" w:line="240" w:lineRule="auto"/>
      </w:pPr>
      <w:r>
        <w:tab/>
        <w:t>Patient IDs are mostly unique, except for a small set of ~20 who returned within a 90-day delay period for follow-up in the longitudinal study</w:t>
      </w:r>
      <w:r w:rsidR="00B55C4F">
        <w:t xml:space="preserve"> </w:t>
      </w:r>
      <w:r w:rsidR="00B55C4F">
        <w:fldChar w:fldCharType="begin"/>
      </w:r>
      <w:r w:rsidR="00B55C4F">
        <w:instrText xml:space="preserve"> ADDIN ZOTERO_ITEM CSL_CITATION {"citationID":"CMeINC2p","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55C4F">
        <w:fldChar w:fldCharType="separate"/>
      </w:r>
      <w:r w:rsidR="00B55C4F" w:rsidRPr="00B55C4F">
        <w:rPr>
          <w:rFonts w:ascii="Calibri" w:hAnsi="Calibri" w:cs="Calibri"/>
        </w:rPr>
        <w:t>(Marcus et al., 2007)</w:t>
      </w:r>
      <w:r w:rsidR="00B55C4F">
        <w:fldChar w:fldCharType="end"/>
      </w:r>
      <w:r>
        <w:t xml:space="preserve">. </w:t>
      </w:r>
      <w:r w:rsidR="0042686C">
        <w:t>T</w:t>
      </w:r>
      <w:r w:rsidR="00B55C4F">
        <w:t>here are</w:t>
      </w:r>
      <w:r>
        <w:t xml:space="preserve"> male/female differences </w:t>
      </w:r>
      <w:r w:rsidR="00B55C4F">
        <w:t xml:space="preserve">in the eTIV measurements, so it’s important to account for this </w:t>
      </w:r>
      <w:r w:rsidR="00B55C4F">
        <w:fldChar w:fldCharType="begin"/>
      </w:r>
      <w:r w:rsidR="00B55C4F">
        <w:instrText xml:space="preserve"> ADDIN ZOTERO_ITEM CSL_CITATION {"citationID":"uLTGgIX2","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B55C4F">
        <w:fldChar w:fldCharType="separate"/>
      </w:r>
      <w:r w:rsidR="00B55C4F" w:rsidRPr="00B55C4F">
        <w:rPr>
          <w:rFonts w:ascii="Calibri" w:hAnsi="Calibri" w:cs="Calibri"/>
        </w:rPr>
        <w:t>(Buckner et al., 2004)</w:t>
      </w:r>
      <w:r w:rsidR="00B55C4F">
        <w:fldChar w:fldCharType="end"/>
      </w:r>
      <w:r w:rsidR="00B55C4F">
        <w:t xml:space="preserve">. </w:t>
      </w:r>
      <w:r>
        <w:t xml:space="preserve">Handedness is most likely important due to the dominant side of the brain being </w:t>
      </w:r>
      <w:r w:rsidR="00B55C4F">
        <w:t xml:space="preserve">better </w:t>
      </w:r>
      <w:r>
        <w:t>well</w:t>
      </w:r>
      <w:r w:rsidR="00B55C4F">
        <w:t>-c</w:t>
      </w:r>
      <w:r>
        <w:t>onnected; all patients here were right-handed</w:t>
      </w:r>
      <w:r w:rsidR="00041458">
        <w:t xml:space="preserve">. </w:t>
      </w:r>
      <w:r w:rsidR="00051ECD">
        <w:t xml:space="preserve">Ages ranged from ~20 - ~90 </w:t>
      </w:r>
      <w:r w:rsidR="00051ECD">
        <w:fldChar w:fldCharType="begin"/>
      </w:r>
      <w:r w:rsidR="00051ECD">
        <w:instrText xml:space="preserve"> ADDIN ZOTERO_ITEM CSL_CITATION {"citationID":"ES14lie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w:t>
      </w:r>
    </w:p>
    <w:p w14:paraId="1B4D61CF" w14:textId="14383E6B" w:rsidR="00AB2D4C" w:rsidRDefault="00432BFE" w:rsidP="0054641E">
      <w:pPr>
        <w:tabs>
          <w:tab w:val="left" w:pos="720"/>
        </w:tabs>
        <w:spacing w:after="0" w:line="240" w:lineRule="auto"/>
      </w:pPr>
      <w:r>
        <w:tab/>
      </w:r>
      <w:r w:rsidR="00051ECD">
        <w:t xml:space="preserve">The Education levels were further subdivided into discrete numerical labels where: </w:t>
      </w:r>
      <w:r w:rsidR="00051ECD" w:rsidRPr="00051ECD">
        <w:t>1 = less than high school grad, 2 = high school grad, 3 = some college, 4 = college grad, 5 = beyond college</w:t>
      </w:r>
      <w:r w:rsidR="00051ECD">
        <w:t xml:space="preserve"> </w:t>
      </w:r>
      <w:r w:rsidR="00051ECD">
        <w:fldChar w:fldCharType="begin"/>
      </w:r>
      <w:r w:rsidR="00051ECD">
        <w:instrText xml:space="preserve"> ADDIN ZOTERO_ITEM CSL_CITATION {"citationID":"BxkbU402","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The Socioeconomic Status (SES) is also subdivided into discrete numerical labels, but I could not find a key in any of the referenced papers which </w:t>
      </w:r>
      <w:r>
        <w:t xml:space="preserve">included what each label meant. MMSE is the first AD diagnostic method involving a questionnaire, which while weak on its own as a single-use diagnostic tool, may be a good metric in combination with other diagnostics and/or long-term monitoring </w:t>
      </w:r>
      <w:r>
        <w:fldChar w:fldCharType="begin"/>
      </w:r>
      <w:r>
        <w:instrText xml:space="preserve"> ADDIN ZOTERO_ITEM CSL_CITATION {"citationID":"qkOLb98X","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fldChar w:fldCharType="separate"/>
      </w:r>
      <w:r w:rsidRPr="00432BFE">
        <w:rPr>
          <w:rFonts w:ascii="Calibri" w:hAnsi="Calibri" w:cs="Calibri"/>
        </w:rPr>
        <w:t>(Arevalo-Rodriguez et al., 2021)</w:t>
      </w:r>
      <w:r>
        <w:fldChar w:fldCharType="end"/>
      </w:r>
      <w:r>
        <w:t xml:space="preserve">. Clinical Dementia Rating (CDR) </w:t>
      </w:r>
      <w:r w:rsidR="00511DD9">
        <w:t xml:space="preserve">is a rating scale testing multiple mental faculties, such as: memory, orientation, judgment and problem solving, community affairs, home and hobbies, and personal care </w:t>
      </w:r>
      <w:r w:rsidR="0042686C">
        <w:fldChar w:fldCharType="begin"/>
      </w:r>
      <w:r w:rsidR="0042686C">
        <w:instrText xml:space="preserve"> ADDIN ZOTERO_ITEM CSL_CITATION {"citationID":"eN197tWO","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The levels of impairment for each function are rated as: </w:t>
      </w:r>
      <w:r w:rsidR="0042686C" w:rsidRPr="0042686C">
        <w:t>0 = nondemented, 0.5 = very mild dementia, 1 = mild dementia, 2 = moderate dementia</w:t>
      </w:r>
      <w:r w:rsidR="0042686C">
        <w:t xml:space="preserve"> </w:t>
      </w:r>
      <w:r w:rsidR="0042686C">
        <w:fldChar w:fldCharType="begin"/>
      </w:r>
      <w:r w:rsidR="0042686C">
        <w:instrText xml:space="preserve"> ADDIN ZOTERO_ITEM CSL_CITATION {"citationID":"r1YBi1L2","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w:t>
      </w:r>
      <w:r w:rsidR="006C4340">
        <w:t xml:space="preserve">The </w:t>
      </w:r>
      <w:r w:rsidR="00675CDC">
        <w:t xml:space="preserve">eTIV, nWBV, and ASF columns are the set of normalization techniques applied to brain scans to make them comparable across individuals. </w:t>
      </w:r>
      <w:r w:rsidR="009633A9">
        <w:t xml:space="preserve">Delay is the return window within 90-days that patients in the longitudinal study returned for additional scans. </w:t>
      </w:r>
    </w:p>
    <w:p w14:paraId="43031963" w14:textId="77777777" w:rsidR="00F22664" w:rsidRDefault="00F22664" w:rsidP="0054641E">
      <w:pPr>
        <w:tabs>
          <w:tab w:val="left" w:pos="720"/>
        </w:tabs>
        <w:spacing w:after="0" w:line="240" w:lineRule="auto"/>
      </w:pPr>
    </w:p>
    <w:p w14:paraId="1E6B40C2" w14:textId="2BB7B8E2" w:rsidR="00F22664" w:rsidRDefault="00F22664" w:rsidP="0054641E">
      <w:pPr>
        <w:tabs>
          <w:tab w:val="left" w:pos="720"/>
        </w:tabs>
        <w:spacing w:after="0" w:line="240" w:lineRule="auto"/>
      </w:pPr>
      <w:r w:rsidRPr="00F22664">
        <w:rPr>
          <w:noProof/>
        </w:rPr>
        <w:lastRenderedPageBreak/>
        <w:drawing>
          <wp:inline distT="0" distB="0" distL="0" distR="0" wp14:anchorId="423C77BD" wp14:editId="4ADF75A3">
            <wp:extent cx="5943600" cy="4542790"/>
            <wp:effectExtent l="0" t="0" r="0" b="0"/>
            <wp:docPr id="4" name="Picture 3" descr="A picture containing text, screenshot, font, document&#10;&#10;Description automatically generated">
              <a:extLst xmlns:a="http://schemas.openxmlformats.org/drawingml/2006/main">
                <a:ext uri="{FF2B5EF4-FFF2-40B4-BE49-F238E27FC236}">
                  <a16:creationId xmlns:a16="http://schemas.microsoft.com/office/drawing/2014/main" id="{0305AE23-3C8F-327D-9009-CCF40C8A3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screenshot, font, document&#10;&#10;Description automatically generated">
                      <a:extLst>
                        <a:ext uri="{FF2B5EF4-FFF2-40B4-BE49-F238E27FC236}">
                          <a16:creationId xmlns:a16="http://schemas.microsoft.com/office/drawing/2014/main" id="{0305AE23-3C8F-327D-9009-CCF40C8A3586}"/>
                        </a:ext>
                      </a:extLst>
                    </pic:cNvPr>
                    <pic:cNvPicPr>
                      <a:picLocks noChangeAspect="1"/>
                    </pic:cNvPicPr>
                  </pic:nvPicPr>
                  <pic:blipFill>
                    <a:blip r:embed="rId9"/>
                    <a:stretch>
                      <a:fillRect/>
                    </a:stretch>
                  </pic:blipFill>
                  <pic:spPr>
                    <a:xfrm>
                      <a:off x="0" y="0"/>
                      <a:ext cx="5943600" cy="4542790"/>
                    </a:xfrm>
                    <a:prstGeom prst="rect">
                      <a:avLst/>
                    </a:prstGeom>
                  </pic:spPr>
                </pic:pic>
              </a:graphicData>
            </a:graphic>
          </wp:inline>
        </w:drawing>
      </w:r>
    </w:p>
    <w:p w14:paraId="29A423AD" w14:textId="77777777" w:rsidR="00F22664" w:rsidRDefault="00F22664" w:rsidP="0054641E">
      <w:pPr>
        <w:tabs>
          <w:tab w:val="left" w:pos="720"/>
        </w:tabs>
        <w:spacing w:after="0" w:line="240" w:lineRule="auto"/>
      </w:pPr>
    </w:p>
    <w:p w14:paraId="07077618" w14:textId="4BF85605" w:rsidR="00F22664" w:rsidRDefault="00F22664" w:rsidP="0054641E">
      <w:pPr>
        <w:tabs>
          <w:tab w:val="left" w:pos="720"/>
        </w:tabs>
        <w:spacing w:after="0" w:line="240" w:lineRule="auto"/>
      </w:pPr>
      <w:r>
        <w:t xml:space="preserve">CDR criteria for ranking AD severity </w:t>
      </w:r>
      <w:r>
        <w:fldChar w:fldCharType="begin"/>
      </w:r>
      <w:r>
        <w:instrText xml:space="preserve"> ADDIN ZOTERO_ITEM CSL_CITATION {"citationID":"JXKAxfp0","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fldChar w:fldCharType="separate"/>
      </w:r>
      <w:r w:rsidRPr="00F22664">
        <w:rPr>
          <w:rFonts w:ascii="Calibri" w:hAnsi="Calibri" w:cs="Calibri"/>
        </w:rPr>
        <w:t>(Morris, 1993)</w:t>
      </w:r>
      <w:r>
        <w:fldChar w:fldCharType="end"/>
      </w:r>
      <w:r>
        <w:t>.</w:t>
      </w:r>
    </w:p>
    <w:p w14:paraId="2179856D" w14:textId="77777777" w:rsidR="003F5442" w:rsidRDefault="003F5442" w:rsidP="00DE3485">
      <w:pPr>
        <w:tabs>
          <w:tab w:val="left" w:pos="5480"/>
        </w:tabs>
        <w:spacing w:after="0" w:line="240" w:lineRule="auto"/>
      </w:pPr>
    </w:p>
    <w:p w14:paraId="0A5FA3B5" w14:textId="77777777" w:rsidR="00A42636" w:rsidRDefault="00A42636" w:rsidP="00A42636">
      <w:pPr>
        <w:tabs>
          <w:tab w:val="left" w:pos="5480"/>
        </w:tabs>
        <w:spacing w:after="0" w:line="240" w:lineRule="auto"/>
      </w:pPr>
      <w:r>
        <w:t>### PHASE 2 – Data prep, EDA, &amp; Data Viz</w:t>
      </w:r>
    </w:p>
    <w:p w14:paraId="358556F4" w14:textId="77777777" w:rsidR="00B64BC3" w:rsidRDefault="00B64BC3" w:rsidP="00A42636">
      <w:pPr>
        <w:tabs>
          <w:tab w:val="left" w:pos="5480"/>
        </w:tabs>
        <w:spacing w:after="0" w:line="240" w:lineRule="auto"/>
      </w:pPr>
    </w:p>
    <w:p w14:paraId="486FF6E6" w14:textId="72C41AB5" w:rsidR="00A42636" w:rsidRDefault="00B64BC3" w:rsidP="00DE3485">
      <w:pPr>
        <w:tabs>
          <w:tab w:val="left" w:pos="5480"/>
        </w:tabs>
        <w:spacing w:after="0" w:line="240" w:lineRule="auto"/>
      </w:pPr>
      <w:r>
        <w:t>###### Stats</w:t>
      </w:r>
      <w:r w:rsidR="00C9462F">
        <w:t xml:space="preserve"> &amp; </w:t>
      </w:r>
      <w:r>
        <w:t>Data viz</w:t>
      </w:r>
    </w:p>
    <w:p w14:paraId="382AB84E" w14:textId="77777777" w:rsidR="00CD0875" w:rsidRDefault="00CD0875" w:rsidP="00912FCD">
      <w:pPr>
        <w:tabs>
          <w:tab w:val="left" w:pos="720"/>
        </w:tabs>
        <w:spacing w:after="0" w:line="240" w:lineRule="auto"/>
      </w:pPr>
    </w:p>
    <w:p w14:paraId="40448EC6" w14:textId="63D28757" w:rsidR="00912FCD" w:rsidRDefault="00912FCD" w:rsidP="00912FCD">
      <w:pPr>
        <w:tabs>
          <w:tab w:val="left" w:pos="720"/>
        </w:tabs>
        <w:spacing w:after="0" w:line="240" w:lineRule="auto"/>
      </w:pPr>
      <w:r>
        <w:tab/>
        <w:t xml:space="preserve">Initial inspection of the dataset columns shows that its shape is 436 rows by 12 columns. There are 416 patients, with 20 who returned after a delay for follow-up, which adds up nicely to the 436 rows. Most of the column data types are numerical: 7 floats and 2 integers. 3 of the columns are categorical. Checking for null values, most of them have values, but almost all of delay is null, which is expected since only 20 patients returned for follow-up. A concerning number of rows in Educ, SES, MMSE, and CDR are null as well. If I look at the unique values instead, I can see that the ID column is 100% unique, while the Hand and M/F columns have 1 and 2 unique values respectively. </w:t>
      </w:r>
    </w:p>
    <w:p w14:paraId="4322FE2D" w14:textId="77777777" w:rsidR="009D4701" w:rsidRDefault="009D4701" w:rsidP="00912FCD">
      <w:pPr>
        <w:tabs>
          <w:tab w:val="left" w:pos="720"/>
        </w:tabs>
        <w:spacing w:after="0" w:line="240" w:lineRule="auto"/>
      </w:pPr>
    </w:p>
    <w:p w14:paraId="68C73D57" w14:textId="5861B037" w:rsidR="009D4701" w:rsidRDefault="009D4701" w:rsidP="00912FCD">
      <w:pPr>
        <w:tabs>
          <w:tab w:val="left" w:pos="720"/>
        </w:tabs>
        <w:spacing w:after="0" w:line="240" w:lineRule="auto"/>
      </w:pPr>
      <w:r w:rsidRPr="009D4701">
        <w:rPr>
          <w:noProof/>
        </w:rPr>
        <w:lastRenderedPageBreak/>
        <w:drawing>
          <wp:inline distT="0" distB="0" distL="0" distR="0" wp14:anchorId="36B20160" wp14:editId="052A5AB7">
            <wp:extent cx="5943600" cy="3903345"/>
            <wp:effectExtent l="19050" t="19050" r="19050" b="20955"/>
            <wp:docPr id="9" name="Picture 8" descr="A picture containing screenshot, colorfulness, rectangle, window blind&#10;&#10;Description automatically generated">
              <a:extLst xmlns:a="http://schemas.openxmlformats.org/drawingml/2006/main">
                <a:ext uri="{FF2B5EF4-FFF2-40B4-BE49-F238E27FC236}">
                  <a16:creationId xmlns:a16="http://schemas.microsoft.com/office/drawing/2014/main" id="{5797F3C7-8EAF-06EE-5044-E8EFD65A26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screenshot, colorfulness, rectangle, window blind&#10;&#10;Description automatically generated">
                      <a:extLst>
                        <a:ext uri="{FF2B5EF4-FFF2-40B4-BE49-F238E27FC236}">
                          <a16:creationId xmlns:a16="http://schemas.microsoft.com/office/drawing/2014/main" id="{5797F3C7-8EAF-06EE-5044-E8EFD65A2693}"/>
                        </a:ext>
                      </a:extLst>
                    </pic:cNvPr>
                    <pic:cNvPicPr>
                      <a:picLocks noChangeAspect="1"/>
                    </pic:cNvPicPr>
                  </pic:nvPicPr>
                  <pic:blipFill>
                    <a:blip r:embed="rId10"/>
                    <a:stretch>
                      <a:fillRect/>
                    </a:stretch>
                  </pic:blipFill>
                  <pic:spPr>
                    <a:xfrm>
                      <a:off x="0" y="0"/>
                      <a:ext cx="5943600" cy="3903345"/>
                    </a:xfrm>
                    <a:prstGeom prst="rect">
                      <a:avLst/>
                    </a:prstGeom>
                    <a:solidFill>
                      <a:schemeClr val="bg1"/>
                    </a:solidFill>
                    <a:ln>
                      <a:solidFill>
                        <a:schemeClr val="tx1"/>
                      </a:solidFill>
                    </a:ln>
                  </pic:spPr>
                </pic:pic>
              </a:graphicData>
            </a:graphic>
          </wp:inline>
        </w:drawing>
      </w:r>
    </w:p>
    <w:p w14:paraId="79F1BD07" w14:textId="77777777" w:rsidR="009D4701" w:rsidRDefault="009D4701" w:rsidP="00912FCD">
      <w:pPr>
        <w:tabs>
          <w:tab w:val="left" w:pos="720"/>
        </w:tabs>
        <w:spacing w:after="0" w:line="240" w:lineRule="auto"/>
      </w:pPr>
    </w:p>
    <w:p w14:paraId="3B4CBE1D" w14:textId="36DD2706" w:rsidR="009D4701" w:rsidRDefault="009D4701" w:rsidP="00912FCD">
      <w:pPr>
        <w:tabs>
          <w:tab w:val="left" w:pos="720"/>
        </w:tabs>
        <w:spacing w:after="0" w:line="240" w:lineRule="auto"/>
      </w:pPr>
      <w:r w:rsidRPr="009D4701">
        <w:rPr>
          <w:noProof/>
        </w:rPr>
        <w:lastRenderedPageBreak/>
        <w:drawing>
          <wp:inline distT="0" distB="0" distL="0" distR="0" wp14:anchorId="5D2EDB0F" wp14:editId="6996AC08">
            <wp:extent cx="4523287" cy="5622933"/>
            <wp:effectExtent l="0" t="0" r="0" b="0"/>
            <wp:docPr id="11" name="Picture 10" descr="A picture containing screenshot, rectangle, line, design&#10;&#10;Description automatically generated">
              <a:extLst xmlns:a="http://schemas.openxmlformats.org/drawingml/2006/main">
                <a:ext uri="{FF2B5EF4-FFF2-40B4-BE49-F238E27FC236}">
                  <a16:creationId xmlns:a16="http://schemas.microsoft.com/office/drawing/2014/main" id="{A9BB1626-CAAB-7939-E415-D5E2C9127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screenshot, rectangle, line, design&#10;&#10;Description automatically generated">
                      <a:extLst>
                        <a:ext uri="{FF2B5EF4-FFF2-40B4-BE49-F238E27FC236}">
                          <a16:creationId xmlns:a16="http://schemas.microsoft.com/office/drawing/2014/main" id="{A9BB1626-CAAB-7939-E415-D5E2C912724A}"/>
                        </a:ext>
                      </a:extLst>
                    </pic:cNvPr>
                    <pic:cNvPicPr>
                      <a:picLocks noChangeAspect="1"/>
                    </pic:cNvPicPr>
                  </pic:nvPicPr>
                  <pic:blipFill>
                    <a:blip r:embed="rId11">
                      <a:alphaModFix/>
                    </a:blip>
                    <a:stretch>
                      <a:fillRect/>
                    </a:stretch>
                  </pic:blipFill>
                  <pic:spPr>
                    <a:xfrm>
                      <a:off x="0" y="0"/>
                      <a:ext cx="4523287" cy="5622933"/>
                    </a:xfrm>
                    <a:prstGeom prst="rect">
                      <a:avLst/>
                    </a:prstGeom>
                  </pic:spPr>
                </pic:pic>
              </a:graphicData>
            </a:graphic>
          </wp:inline>
        </w:drawing>
      </w:r>
    </w:p>
    <w:p w14:paraId="0E36C8CD" w14:textId="77777777" w:rsidR="00912FCD" w:rsidRDefault="00912FCD" w:rsidP="00DE3485">
      <w:pPr>
        <w:tabs>
          <w:tab w:val="left" w:pos="5480"/>
        </w:tabs>
        <w:spacing w:after="0" w:line="240" w:lineRule="auto"/>
      </w:pPr>
    </w:p>
    <w:p w14:paraId="57013069" w14:textId="54D96C75" w:rsidR="00A42636" w:rsidRDefault="00162E82" w:rsidP="00DE3485">
      <w:pPr>
        <w:tabs>
          <w:tab w:val="left" w:pos="5480"/>
        </w:tabs>
        <w:spacing w:after="0" w:line="240" w:lineRule="auto"/>
      </w:pPr>
      <w:r>
        <w:t>Since most of the columns are numerical, it makes sense to look at the distribution of dat</w:t>
      </w:r>
      <w:r w:rsidR="00172020">
        <w:t xml:space="preserve">a. </w:t>
      </w:r>
      <w:r w:rsidR="009A7373">
        <w:t xml:space="preserve">The age of most of the participants were distributed </w:t>
      </w:r>
      <w:r w:rsidR="00A054DD">
        <w:t xml:space="preserve">from around 20 to around 90, with </w:t>
      </w:r>
      <w:r w:rsidR="009A7373">
        <w:t xml:space="preserve">2 </w:t>
      </w:r>
      <w:r w:rsidR="00A054DD">
        <w:t xml:space="preserve">larger </w:t>
      </w:r>
      <w:r w:rsidR="009A7373">
        <w:t>groups</w:t>
      </w:r>
      <w:r w:rsidR="00DC3885">
        <w:t xml:space="preserve"> </w:t>
      </w:r>
      <w:r w:rsidR="009A7373">
        <w:t>around 20 and 75</w:t>
      </w:r>
      <w:r w:rsidR="00A054DD">
        <w:t>.</w:t>
      </w:r>
    </w:p>
    <w:p w14:paraId="6B353459" w14:textId="77777777" w:rsidR="00D913D0" w:rsidRDefault="00D913D0" w:rsidP="00DE3485">
      <w:pPr>
        <w:tabs>
          <w:tab w:val="left" w:pos="5480"/>
        </w:tabs>
        <w:spacing w:after="0" w:line="240" w:lineRule="auto"/>
      </w:pPr>
    </w:p>
    <w:p w14:paraId="05830ED9" w14:textId="538397F7" w:rsidR="00D913D0" w:rsidRDefault="00D913D0" w:rsidP="00DE3485">
      <w:pPr>
        <w:tabs>
          <w:tab w:val="left" w:pos="5480"/>
        </w:tabs>
        <w:spacing w:after="0" w:line="240" w:lineRule="auto"/>
      </w:pPr>
      <w:r w:rsidRPr="00051ECD">
        <w:rPr>
          <w:noProof/>
        </w:rPr>
        <w:lastRenderedPageBreak/>
        <w:drawing>
          <wp:inline distT="0" distB="0" distL="0" distR="0" wp14:anchorId="7A69BAD0" wp14:editId="4530C6D5">
            <wp:extent cx="3705225" cy="2647950"/>
            <wp:effectExtent l="0" t="0" r="9525" b="0"/>
            <wp:docPr id="899548518" name="Picture 1" descr="A picture containing rectangle, squar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8518" name="Picture 1" descr="A picture containing rectangle, square, screenshot, diagram&#10;&#10;Description automatically generated"/>
                    <pic:cNvPicPr/>
                  </pic:nvPicPr>
                  <pic:blipFill>
                    <a:blip r:embed="rId12"/>
                    <a:stretch>
                      <a:fillRect/>
                    </a:stretch>
                  </pic:blipFill>
                  <pic:spPr>
                    <a:xfrm>
                      <a:off x="0" y="0"/>
                      <a:ext cx="3705225" cy="2647950"/>
                    </a:xfrm>
                    <a:prstGeom prst="rect">
                      <a:avLst/>
                    </a:prstGeom>
                  </pic:spPr>
                </pic:pic>
              </a:graphicData>
            </a:graphic>
          </wp:inline>
        </w:drawing>
      </w:r>
    </w:p>
    <w:p w14:paraId="25B9A9C1" w14:textId="63213FA2" w:rsidR="00D913D0" w:rsidRDefault="00D913D0" w:rsidP="00DE3485">
      <w:pPr>
        <w:tabs>
          <w:tab w:val="left" w:pos="5480"/>
        </w:tabs>
        <w:spacing w:after="0" w:line="240" w:lineRule="auto"/>
      </w:pPr>
      <w:r>
        <w:t xml:space="preserve">Education levels were distributed mostly evenly across all bins, with fewer below HS graduate level, and most at HS level. </w:t>
      </w:r>
    </w:p>
    <w:p w14:paraId="39720B0E" w14:textId="77777777" w:rsidR="00D913D0" w:rsidRDefault="00D913D0" w:rsidP="00DE3485">
      <w:pPr>
        <w:tabs>
          <w:tab w:val="left" w:pos="5480"/>
        </w:tabs>
        <w:spacing w:after="0" w:line="240" w:lineRule="auto"/>
      </w:pPr>
    </w:p>
    <w:p w14:paraId="1ABAA173" w14:textId="55DCBDD2" w:rsidR="00D913D0" w:rsidRDefault="00D913D0" w:rsidP="00DE3485">
      <w:pPr>
        <w:tabs>
          <w:tab w:val="left" w:pos="5480"/>
        </w:tabs>
        <w:spacing w:after="0" w:line="240" w:lineRule="auto"/>
      </w:pPr>
      <w:r w:rsidRPr="00D913D0">
        <w:rPr>
          <w:noProof/>
        </w:rPr>
        <w:drawing>
          <wp:inline distT="0" distB="0" distL="0" distR="0" wp14:anchorId="106AF49D" wp14:editId="7236DDE9">
            <wp:extent cx="3638550" cy="2647950"/>
            <wp:effectExtent l="0" t="0" r="0" b="0"/>
            <wp:docPr id="7883371"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371" name="Picture 1" descr="A picture containing screenshot, rectangle, graphics, square&#10;&#10;Description automatically generated"/>
                    <pic:cNvPicPr/>
                  </pic:nvPicPr>
                  <pic:blipFill>
                    <a:blip r:embed="rId13"/>
                    <a:stretch>
                      <a:fillRect/>
                    </a:stretch>
                  </pic:blipFill>
                  <pic:spPr>
                    <a:xfrm>
                      <a:off x="0" y="0"/>
                      <a:ext cx="3638550" cy="2647950"/>
                    </a:xfrm>
                    <a:prstGeom prst="rect">
                      <a:avLst/>
                    </a:prstGeom>
                  </pic:spPr>
                </pic:pic>
              </a:graphicData>
            </a:graphic>
          </wp:inline>
        </w:drawing>
      </w:r>
    </w:p>
    <w:p w14:paraId="3ECED896" w14:textId="0CFE1B92" w:rsidR="00D913D0" w:rsidRDefault="00D913D0" w:rsidP="00DE3485">
      <w:pPr>
        <w:tabs>
          <w:tab w:val="left" w:pos="5480"/>
        </w:tabs>
        <w:spacing w:after="0" w:line="240" w:lineRule="auto"/>
      </w:pPr>
      <w:r>
        <w:t>SES as noted earlier, did not have any key explaining what the bin labels meant. My own exploratory data analysis (EDA) of the SES column showed that for the most part, it was evenly distributed amongst all categories, except the highest level of which there were very few patients</w:t>
      </w:r>
      <w:r w:rsidR="00456E72">
        <w:t xml:space="preserve">. Bin 5 </w:t>
      </w:r>
      <w:r w:rsidR="006C4340">
        <w:t>is presumably</w:t>
      </w:r>
      <w:r>
        <w:t xml:space="preserve"> for billionaires and trillionaires, who may be hard to find</w:t>
      </w:r>
      <w:r w:rsidR="001B5027">
        <w:t xml:space="preserve">, while bin 2 is probably middle class and </w:t>
      </w:r>
      <w:r w:rsidR="00A50217">
        <w:t xml:space="preserve">would make sense to be </w:t>
      </w:r>
      <w:r w:rsidR="001B5027">
        <w:t xml:space="preserve">more </w:t>
      </w:r>
      <w:r w:rsidR="00072AD6">
        <w:t xml:space="preserve">common </w:t>
      </w:r>
      <w:r w:rsidR="006C4340">
        <w:t>than</w:t>
      </w:r>
      <w:r w:rsidR="00072AD6">
        <w:t xml:space="preserve"> the other groups. </w:t>
      </w:r>
    </w:p>
    <w:p w14:paraId="6405D1E9" w14:textId="77777777" w:rsidR="00D913D0" w:rsidRDefault="00D913D0" w:rsidP="00DE3485">
      <w:pPr>
        <w:tabs>
          <w:tab w:val="left" w:pos="5480"/>
        </w:tabs>
        <w:spacing w:after="0" w:line="240" w:lineRule="auto"/>
      </w:pPr>
    </w:p>
    <w:p w14:paraId="5DD31A05" w14:textId="24EFD9FE" w:rsidR="00D913D0" w:rsidRDefault="00D913D0" w:rsidP="00DE3485">
      <w:pPr>
        <w:tabs>
          <w:tab w:val="left" w:pos="5480"/>
        </w:tabs>
        <w:spacing w:after="0" w:line="240" w:lineRule="auto"/>
      </w:pPr>
      <w:r w:rsidRPr="00D913D0">
        <w:rPr>
          <w:noProof/>
        </w:rPr>
        <w:lastRenderedPageBreak/>
        <w:drawing>
          <wp:inline distT="0" distB="0" distL="0" distR="0" wp14:anchorId="208A9F1F" wp14:editId="0107246F">
            <wp:extent cx="3638550" cy="2647950"/>
            <wp:effectExtent l="0" t="0" r="0" b="0"/>
            <wp:docPr id="713855610" name="Picture 1" descr="A picture containing screenshot, rectangle, lin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55610" name="Picture 1" descr="A picture containing screenshot, rectangle, line, square&#10;&#10;Description automatically generated"/>
                    <pic:cNvPicPr/>
                  </pic:nvPicPr>
                  <pic:blipFill>
                    <a:blip r:embed="rId14"/>
                    <a:stretch>
                      <a:fillRect/>
                    </a:stretch>
                  </pic:blipFill>
                  <pic:spPr>
                    <a:xfrm>
                      <a:off x="0" y="0"/>
                      <a:ext cx="3638550" cy="2647950"/>
                    </a:xfrm>
                    <a:prstGeom prst="rect">
                      <a:avLst/>
                    </a:prstGeom>
                  </pic:spPr>
                </pic:pic>
              </a:graphicData>
            </a:graphic>
          </wp:inline>
        </w:drawing>
      </w:r>
    </w:p>
    <w:p w14:paraId="6C1FDF94" w14:textId="77777777" w:rsidR="00545D31" w:rsidRDefault="00545D31" w:rsidP="00DE3485">
      <w:pPr>
        <w:tabs>
          <w:tab w:val="left" w:pos="5480"/>
        </w:tabs>
        <w:spacing w:after="0" w:line="240" w:lineRule="auto"/>
      </w:pPr>
    </w:p>
    <w:p w14:paraId="20E4A3D4" w14:textId="7C797AD8" w:rsidR="00545D31" w:rsidRDefault="008D5E1F" w:rsidP="00DE3485">
      <w:pPr>
        <w:tabs>
          <w:tab w:val="left" w:pos="5480"/>
        </w:tabs>
        <w:spacing w:after="0" w:line="240" w:lineRule="auto"/>
      </w:pPr>
      <w:r>
        <w:t>The higher MMSE scores indicate normal cognitive function, while decreasing scores indicate increasing severity of dementia</w:t>
      </w:r>
      <w:r w:rsidR="00DD2FA2">
        <w:t xml:space="preserve"> </w:t>
      </w:r>
      <w:r w:rsidR="00DD2FA2">
        <w:fldChar w:fldCharType="begin"/>
      </w:r>
      <w:r w:rsidR="00DD2FA2">
        <w:instrText xml:space="preserve"> ADDIN ZOTERO_ITEM CSL_CITATION {"citationID":"SUI2dD7P","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D2FA2">
        <w:fldChar w:fldCharType="separate"/>
      </w:r>
      <w:r w:rsidR="00DD2FA2" w:rsidRPr="00DD2FA2">
        <w:rPr>
          <w:rFonts w:ascii="Calibri" w:hAnsi="Calibri" w:cs="Calibri"/>
          <w:kern w:val="0"/>
          <w:szCs w:val="24"/>
        </w:rPr>
        <w:t>(</w:t>
      </w:r>
      <w:r w:rsidR="00DD2FA2" w:rsidRPr="00DD2FA2">
        <w:rPr>
          <w:rFonts w:ascii="Calibri" w:hAnsi="Calibri" w:cs="Calibri"/>
          <w:i/>
          <w:iCs/>
          <w:kern w:val="0"/>
          <w:szCs w:val="24"/>
        </w:rPr>
        <w:t>Mini-Mental State Exam (MMSE) Test for Alzheimer’s / Dementia</w:t>
      </w:r>
      <w:r w:rsidR="00DD2FA2" w:rsidRPr="00DD2FA2">
        <w:rPr>
          <w:rFonts w:ascii="Calibri" w:hAnsi="Calibri" w:cs="Calibri"/>
          <w:kern w:val="0"/>
          <w:szCs w:val="24"/>
        </w:rPr>
        <w:t>, n.d.)</w:t>
      </w:r>
      <w:r w:rsidR="00DD2FA2">
        <w:fldChar w:fldCharType="end"/>
      </w:r>
      <w:r w:rsidR="00DD2FA2">
        <w:t xml:space="preserve">. We can see that the vast majority of the patients are in the normal range. There is a spread of patients with decreasing scores tapering off before reaching the lowest score of 0. Using the MMSE criteria then, the patients with the most extreme AD cases reach moderate levels of dementia. </w:t>
      </w:r>
    </w:p>
    <w:p w14:paraId="5DB9CECC" w14:textId="77777777" w:rsidR="00EB0598" w:rsidRDefault="00EB0598" w:rsidP="00DE3485">
      <w:pPr>
        <w:tabs>
          <w:tab w:val="left" w:pos="5480"/>
        </w:tabs>
        <w:spacing w:after="0" w:line="240" w:lineRule="auto"/>
      </w:pPr>
    </w:p>
    <w:p w14:paraId="636A0695" w14:textId="7B634019" w:rsidR="00EB0598" w:rsidRDefault="00EB0598" w:rsidP="00DE3485">
      <w:pPr>
        <w:tabs>
          <w:tab w:val="left" w:pos="5480"/>
        </w:tabs>
        <w:spacing w:after="0" w:line="240" w:lineRule="auto"/>
      </w:pPr>
      <w:r w:rsidRPr="00EB0598">
        <w:rPr>
          <w:noProof/>
        </w:rPr>
        <w:drawing>
          <wp:inline distT="0" distB="0" distL="0" distR="0" wp14:anchorId="299EFD57" wp14:editId="5369A8A1">
            <wp:extent cx="3705225" cy="2647950"/>
            <wp:effectExtent l="0" t="0" r="9525" b="0"/>
            <wp:docPr id="585530695" name="Picture 1" descr="A picture containing rectangle, screenshot,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30695" name="Picture 1" descr="A picture containing rectangle, screenshot, square, line&#10;&#10;Description automatically generated"/>
                    <pic:cNvPicPr/>
                  </pic:nvPicPr>
                  <pic:blipFill>
                    <a:blip r:embed="rId15"/>
                    <a:stretch>
                      <a:fillRect/>
                    </a:stretch>
                  </pic:blipFill>
                  <pic:spPr>
                    <a:xfrm>
                      <a:off x="0" y="0"/>
                      <a:ext cx="3705225" cy="2647950"/>
                    </a:xfrm>
                    <a:prstGeom prst="rect">
                      <a:avLst/>
                    </a:prstGeom>
                  </pic:spPr>
                </pic:pic>
              </a:graphicData>
            </a:graphic>
          </wp:inline>
        </w:drawing>
      </w:r>
    </w:p>
    <w:p w14:paraId="6DB8C0D0" w14:textId="77777777" w:rsidR="00F430E5" w:rsidRDefault="00F430E5" w:rsidP="00DE3485">
      <w:pPr>
        <w:tabs>
          <w:tab w:val="left" w:pos="5480"/>
        </w:tabs>
        <w:spacing w:after="0" w:line="240" w:lineRule="auto"/>
      </w:pPr>
    </w:p>
    <w:p w14:paraId="713418F1" w14:textId="41584FE6" w:rsidR="00F430E5" w:rsidRDefault="00F430E5" w:rsidP="00DE3485">
      <w:pPr>
        <w:tabs>
          <w:tab w:val="left" w:pos="5480"/>
        </w:tabs>
        <w:spacing w:after="0" w:line="240" w:lineRule="auto"/>
      </w:pPr>
      <w:r>
        <w:t xml:space="preserve">The distribution of the CDR scores has most of the patients at 0, which is non-demented. The patients with scores &gt; 0 make up &lt; 50%. </w:t>
      </w:r>
      <w:r w:rsidR="0085522C">
        <w:t>Some of these patients are categorized as questionable or mild impairment, with a few reaching moderate</w:t>
      </w:r>
      <w:r w:rsidR="006C4340">
        <w:t xml:space="preserve"> impairment levels</w:t>
      </w:r>
      <w:r w:rsidR="0085522C">
        <w:t>. Notably, this corroborates with the MMSE results which have similar gradings, with</w:t>
      </w:r>
      <w:r w:rsidR="00811D68">
        <w:t xml:space="preserve"> fewer and fewer patients as severity increases, and</w:t>
      </w:r>
      <w:r w:rsidR="0085522C">
        <w:t xml:space="preserve"> none of the patients reaching the most severe level of dementia. </w:t>
      </w:r>
    </w:p>
    <w:p w14:paraId="6B65BD8D" w14:textId="77777777" w:rsidR="00F430E5" w:rsidRDefault="00F430E5" w:rsidP="00DE3485">
      <w:pPr>
        <w:tabs>
          <w:tab w:val="left" w:pos="5480"/>
        </w:tabs>
        <w:spacing w:after="0" w:line="240" w:lineRule="auto"/>
      </w:pPr>
    </w:p>
    <w:p w14:paraId="093A6F4D" w14:textId="21CC88A8" w:rsidR="006F0C41" w:rsidRDefault="00F430E5" w:rsidP="00DE3485">
      <w:pPr>
        <w:tabs>
          <w:tab w:val="left" w:pos="5480"/>
        </w:tabs>
        <w:spacing w:after="0" w:line="240" w:lineRule="auto"/>
      </w:pPr>
      <w:r w:rsidRPr="00F430E5">
        <w:rPr>
          <w:noProof/>
        </w:rPr>
        <w:lastRenderedPageBreak/>
        <w:drawing>
          <wp:inline distT="0" distB="0" distL="0" distR="0" wp14:anchorId="3F695218" wp14:editId="467F2960">
            <wp:extent cx="3705225" cy="2647950"/>
            <wp:effectExtent l="0" t="0" r="9525" b="0"/>
            <wp:docPr id="572438569" name="Picture 1" descr="A picture containing screenshot, rectangle,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569" name="Picture 1" descr="A picture containing screenshot, rectangle, square, line&#10;&#10;Description automatically generated"/>
                    <pic:cNvPicPr/>
                  </pic:nvPicPr>
                  <pic:blipFill>
                    <a:blip r:embed="rId16"/>
                    <a:stretch>
                      <a:fillRect/>
                    </a:stretch>
                  </pic:blipFill>
                  <pic:spPr>
                    <a:xfrm>
                      <a:off x="0" y="0"/>
                      <a:ext cx="3705225" cy="2647950"/>
                    </a:xfrm>
                    <a:prstGeom prst="rect">
                      <a:avLst/>
                    </a:prstGeom>
                  </pic:spPr>
                </pic:pic>
              </a:graphicData>
            </a:graphic>
          </wp:inline>
        </w:drawing>
      </w:r>
    </w:p>
    <w:p w14:paraId="1E48D98A" w14:textId="77777777" w:rsidR="006F0C41" w:rsidRDefault="006F0C41" w:rsidP="00DE3485">
      <w:pPr>
        <w:tabs>
          <w:tab w:val="left" w:pos="5480"/>
        </w:tabs>
        <w:spacing w:after="0" w:line="240" w:lineRule="auto"/>
      </w:pPr>
    </w:p>
    <w:p w14:paraId="64FD0335" w14:textId="063B708B" w:rsidR="006F0C41" w:rsidRDefault="006F0C41" w:rsidP="00DE3485">
      <w:pPr>
        <w:tabs>
          <w:tab w:val="left" w:pos="5480"/>
        </w:tabs>
        <w:spacing w:after="0" w:line="240" w:lineRule="auto"/>
      </w:pPr>
      <w:r>
        <w:t xml:space="preserve">eTIV is surprisingly almost a perfect normal distribution. This may be a result of having already normalized the patients towards a reference standard. </w:t>
      </w:r>
    </w:p>
    <w:p w14:paraId="483BB848" w14:textId="77777777" w:rsidR="006F0C41" w:rsidRDefault="006F0C41" w:rsidP="00DE3485">
      <w:pPr>
        <w:tabs>
          <w:tab w:val="left" w:pos="5480"/>
        </w:tabs>
        <w:spacing w:after="0" w:line="240" w:lineRule="auto"/>
      </w:pPr>
    </w:p>
    <w:p w14:paraId="0B15930B" w14:textId="15518720" w:rsidR="006F0C41" w:rsidRDefault="006F0C41" w:rsidP="00DE3485">
      <w:pPr>
        <w:tabs>
          <w:tab w:val="left" w:pos="5480"/>
        </w:tabs>
        <w:spacing w:after="0" w:line="240" w:lineRule="auto"/>
      </w:pPr>
      <w:r w:rsidRPr="006F0C41">
        <w:rPr>
          <w:noProof/>
        </w:rPr>
        <w:drawing>
          <wp:inline distT="0" distB="0" distL="0" distR="0" wp14:anchorId="73B9A3E0" wp14:editId="33D0ACA1">
            <wp:extent cx="3638550" cy="2647950"/>
            <wp:effectExtent l="0" t="0" r="0" b="0"/>
            <wp:docPr id="493980069" name="Picture 1" descr="A picture containing pixel,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80069" name="Picture 1" descr="A picture containing pixel, screenshot, diagram&#10;&#10;Description automatically generated"/>
                    <pic:cNvPicPr/>
                  </pic:nvPicPr>
                  <pic:blipFill>
                    <a:blip r:embed="rId17"/>
                    <a:stretch>
                      <a:fillRect/>
                    </a:stretch>
                  </pic:blipFill>
                  <pic:spPr>
                    <a:xfrm>
                      <a:off x="0" y="0"/>
                      <a:ext cx="3638550" cy="2647950"/>
                    </a:xfrm>
                    <a:prstGeom prst="rect">
                      <a:avLst/>
                    </a:prstGeom>
                  </pic:spPr>
                </pic:pic>
              </a:graphicData>
            </a:graphic>
          </wp:inline>
        </w:drawing>
      </w:r>
    </w:p>
    <w:p w14:paraId="39722F45" w14:textId="27A0C9E4" w:rsidR="0067304E" w:rsidRDefault="0067304E" w:rsidP="00DE3485">
      <w:pPr>
        <w:tabs>
          <w:tab w:val="left" w:pos="5480"/>
        </w:tabs>
        <w:spacing w:after="0" w:line="240" w:lineRule="auto"/>
      </w:pPr>
    </w:p>
    <w:p w14:paraId="3DDA8C2A" w14:textId="595E735B" w:rsidR="0067304E" w:rsidRDefault="0067304E" w:rsidP="00DE3485">
      <w:pPr>
        <w:tabs>
          <w:tab w:val="left" w:pos="5480"/>
        </w:tabs>
        <w:spacing w:after="0" w:line="240" w:lineRule="auto"/>
      </w:pPr>
      <w:r>
        <w:t xml:space="preserve">nWBV is a little bit skewed, but almost normal. It also needs to undergo a normalization process which may have resulted in this shape. </w:t>
      </w:r>
    </w:p>
    <w:p w14:paraId="1B06C110" w14:textId="77777777" w:rsidR="00FE2652" w:rsidRDefault="00FE2652" w:rsidP="00DE3485">
      <w:pPr>
        <w:tabs>
          <w:tab w:val="left" w:pos="5480"/>
        </w:tabs>
        <w:spacing w:after="0" w:line="240" w:lineRule="auto"/>
      </w:pPr>
    </w:p>
    <w:p w14:paraId="587E1656" w14:textId="40F36EA7" w:rsidR="0067304E" w:rsidRDefault="0067304E" w:rsidP="00DE3485">
      <w:pPr>
        <w:tabs>
          <w:tab w:val="left" w:pos="5480"/>
        </w:tabs>
        <w:spacing w:after="0" w:line="240" w:lineRule="auto"/>
      </w:pPr>
      <w:r w:rsidRPr="0067304E">
        <w:rPr>
          <w:noProof/>
        </w:rPr>
        <w:lastRenderedPageBreak/>
        <w:drawing>
          <wp:inline distT="0" distB="0" distL="0" distR="0" wp14:anchorId="55E8CFC3" wp14:editId="5F775689">
            <wp:extent cx="3686175" cy="2647950"/>
            <wp:effectExtent l="0" t="0" r="9525" b="0"/>
            <wp:docPr id="174770386" name="Picture 1" descr="A picture containing screenshot, rectangle,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0386" name="Picture 1" descr="A picture containing screenshot, rectangle, diagram, square&#10;&#10;Description automatically generated"/>
                    <pic:cNvPicPr/>
                  </pic:nvPicPr>
                  <pic:blipFill>
                    <a:blip r:embed="rId18"/>
                    <a:stretch>
                      <a:fillRect/>
                    </a:stretch>
                  </pic:blipFill>
                  <pic:spPr>
                    <a:xfrm>
                      <a:off x="0" y="0"/>
                      <a:ext cx="3686175" cy="2647950"/>
                    </a:xfrm>
                    <a:prstGeom prst="rect">
                      <a:avLst/>
                    </a:prstGeom>
                  </pic:spPr>
                </pic:pic>
              </a:graphicData>
            </a:graphic>
          </wp:inline>
        </w:drawing>
      </w:r>
    </w:p>
    <w:p w14:paraId="163155A0" w14:textId="77777777" w:rsidR="0067304E" w:rsidRDefault="0067304E" w:rsidP="00DE3485">
      <w:pPr>
        <w:tabs>
          <w:tab w:val="left" w:pos="5480"/>
        </w:tabs>
        <w:spacing w:after="0" w:line="240" w:lineRule="auto"/>
      </w:pPr>
    </w:p>
    <w:p w14:paraId="2DA9EFB8" w14:textId="76009BA4" w:rsidR="0067304E" w:rsidRDefault="0067304E" w:rsidP="00DE3485">
      <w:pPr>
        <w:tabs>
          <w:tab w:val="left" w:pos="5480"/>
        </w:tabs>
        <w:spacing w:after="0" w:line="240" w:lineRule="auto"/>
      </w:pPr>
      <w:r>
        <w:t xml:space="preserve">Similar situation for ASF which also looks like a perfect normal distribution. </w:t>
      </w:r>
    </w:p>
    <w:p w14:paraId="67261751" w14:textId="77777777" w:rsidR="0067304E" w:rsidRDefault="0067304E" w:rsidP="00DE3485">
      <w:pPr>
        <w:tabs>
          <w:tab w:val="left" w:pos="5480"/>
        </w:tabs>
        <w:spacing w:after="0" w:line="240" w:lineRule="auto"/>
      </w:pPr>
    </w:p>
    <w:p w14:paraId="779F1ED4" w14:textId="66BFF965" w:rsidR="0067304E" w:rsidRDefault="0067304E" w:rsidP="00DE3485">
      <w:pPr>
        <w:tabs>
          <w:tab w:val="left" w:pos="5480"/>
        </w:tabs>
        <w:spacing w:after="0" w:line="240" w:lineRule="auto"/>
      </w:pPr>
      <w:r w:rsidRPr="0067304E">
        <w:rPr>
          <w:noProof/>
        </w:rPr>
        <w:drawing>
          <wp:inline distT="0" distB="0" distL="0" distR="0" wp14:anchorId="6DCF96D8" wp14:editId="4FDABFAC">
            <wp:extent cx="3638550" cy="2647950"/>
            <wp:effectExtent l="0" t="0" r="0" b="0"/>
            <wp:docPr id="1700842157" name="Picture 1" descr="A picture containing pix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42157" name="Picture 1" descr="A picture containing pixel, screenshot&#10;&#10;Description automatically generated"/>
                    <pic:cNvPicPr/>
                  </pic:nvPicPr>
                  <pic:blipFill>
                    <a:blip r:embed="rId19"/>
                    <a:stretch>
                      <a:fillRect/>
                    </a:stretch>
                  </pic:blipFill>
                  <pic:spPr>
                    <a:xfrm>
                      <a:off x="0" y="0"/>
                      <a:ext cx="3638550" cy="2647950"/>
                    </a:xfrm>
                    <a:prstGeom prst="rect">
                      <a:avLst/>
                    </a:prstGeom>
                  </pic:spPr>
                </pic:pic>
              </a:graphicData>
            </a:graphic>
          </wp:inline>
        </w:drawing>
      </w:r>
    </w:p>
    <w:p w14:paraId="682D41BA" w14:textId="77777777" w:rsidR="00A23C2C" w:rsidRDefault="00A23C2C" w:rsidP="00DE3485">
      <w:pPr>
        <w:tabs>
          <w:tab w:val="left" w:pos="5480"/>
        </w:tabs>
        <w:spacing w:after="0" w:line="240" w:lineRule="auto"/>
      </w:pPr>
    </w:p>
    <w:p w14:paraId="38614620" w14:textId="0E10512A" w:rsidR="00A23C2C" w:rsidRDefault="00A23C2C" w:rsidP="00A23C2C">
      <w:pPr>
        <w:tabs>
          <w:tab w:val="left" w:pos="720"/>
        </w:tabs>
        <w:spacing w:after="0" w:line="240" w:lineRule="auto"/>
      </w:pPr>
      <w:r>
        <w:tab/>
        <w:t>The boxplots for this data shows varying levels of outliers and whether they are mostly within the 2 center quartiles of IQR. Since I have so few samples</w:t>
      </w:r>
      <w:r w:rsidR="004A54A3">
        <w:t>,</w:t>
      </w:r>
      <w:r>
        <w:t xml:space="preserve"> I think it’s best not to remove the outliers. Most of the patients are healthy, non-demented controls</w:t>
      </w:r>
      <w:r w:rsidR="00BD1F74">
        <w:t>, thus, r</w:t>
      </w:r>
      <w:r>
        <w:t xml:space="preserve">emoving outliers would likely remove many of the AD patients who are the ones </w:t>
      </w:r>
      <w:r w:rsidR="00407D41">
        <w:t xml:space="preserve">I intend to </w:t>
      </w:r>
      <w:r>
        <w:t xml:space="preserve">diagnose. </w:t>
      </w:r>
      <w:r w:rsidR="00DB5316">
        <w:t>Many</w:t>
      </w:r>
      <w:r w:rsidR="009B1646">
        <w:t xml:space="preserve"> of the hallmarks of Alzheimer’s should be outliers compared to healthy controls. </w:t>
      </w:r>
    </w:p>
    <w:p w14:paraId="392C522C" w14:textId="77777777" w:rsidR="004A54A3" w:rsidRDefault="004A54A3" w:rsidP="00A23C2C">
      <w:pPr>
        <w:tabs>
          <w:tab w:val="left" w:pos="720"/>
        </w:tabs>
        <w:spacing w:after="0" w:line="240" w:lineRule="auto"/>
      </w:pPr>
    </w:p>
    <w:p w14:paraId="1A6ACC97" w14:textId="528C526E" w:rsidR="004A54A3" w:rsidRDefault="004A54A3" w:rsidP="00A23C2C">
      <w:pPr>
        <w:tabs>
          <w:tab w:val="left" w:pos="720"/>
        </w:tabs>
        <w:spacing w:after="0" w:line="240" w:lineRule="auto"/>
      </w:pPr>
      <w:r>
        <w:rPr>
          <w:noProof/>
        </w:rPr>
        <w:lastRenderedPageBreak/>
        <w:drawing>
          <wp:inline distT="0" distB="0" distL="0" distR="0" wp14:anchorId="6C431D66" wp14:editId="1F71DA56">
            <wp:extent cx="5943600" cy="3557905"/>
            <wp:effectExtent l="0" t="0" r="0" b="4445"/>
            <wp:docPr id="379345568"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45568" name="Picture 1" descr="A picture containing text, screenshot, diagram, rectangle&#10;&#10;Description automatically generated"/>
                    <pic:cNvPicPr/>
                  </pic:nvPicPr>
                  <pic:blipFill>
                    <a:blip r:embed="rId20"/>
                    <a:stretch>
                      <a:fillRect/>
                    </a:stretch>
                  </pic:blipFill>
                  <pic:spPr>
                    <a:xfrm>
                      <a:off x="0" y="0"/>
                      <a:ext cx="5943600" cy="3557905"/>
                    </a:xfrm>
                    <a:prstGeom prst="rect">
                      <a:avLst/>
                    </a:prstGeom>
                  </pic:spPr>
                </pic:pic>
              </a:graphicData>
            </a:graphic>
          </wp:inline>
        </w:drawing>
      </w:r>
    </w:p>
    <w:p w14:paraId="007BB61F" w14:textId="77777777" w:rsidR="00A23C2C" w:rsidRDefault="00A23C2C" w:rsidP="00A23C2C">
      <w:pPr>
        <w:tabs>
          <w:tab w:val="left" w:pos="720"/>
        </w:tabs>
        <w:spacing w:after="0" w:line="240" w:lineRule="auto"/>
      </w:pPr>
    </w:p>
    <w:p w14:paraId="745BFDA7" w14:textId="777E0301" w:rsidR="002959D8" w:rsidRDefault="002959D8" w:rsidP="00A23C2C">
      <w:pPr>
        <w:tabs>
          <w:tab w:val="left" w:pos="720"/>
        </w:tabs>
        <w:spacing w:after="0" w:line="240" w:lineRule="auto"/>
      </w:pPr>
      <w:r>
        <w:tab/>
        <w:t>A Pearson Correlation heatmap plot shows that MMSE, CDR, Age, and nWBV are the top recurring variables that have the most extreme correlations –</w:t>
      </w:r>
      <w:r w:rsidR="00324DC7">
        <w:t xml:space="preserve"> </w:t>
      </w:r>
      <w:r>
        <w:t xml:space="preserve">both positively and negatively correlated results. In this case, I want to look at both sides of this correlation because we know </w:t>
      </w:r>
      <w:r w:rsidR="003040CE">
        <w:t xml:space="preserve">generally </w:t>
      </w:r>
      <w:r>
        <w:t xml:space="preserve">that Alzheimer’s correlates with increased age. Decreasing </w:t>
      </w:r>
      <w:r w:rsidR="00AF4B66">
        <w:t>age,</w:t>
      </w:r>
      <w:r>
        <w:t xml:space="preserve"> therefore, should correlate negatively with AD diagnosis.</w:t>
      </w:r>
      <w:r w:rsidR="00BD5B08">
        <w:t xml:space="preserve"> MMSE and CDR both should be good predictors of AD and we can also see both represented among the top </w:t>
      </w:r>
      <w:r w:rsidR="003040CE">
        <w:t xml:space="preserve">positive </w:t>
      </w:r>
      <w:r w:rsidR="00BD5B08">
        <w:t xml:space="preserve">and </w:t>
      </w:r>
      <w:r w:rsidR="003040CE">
        <w:t xml:space="preserve">top </w:t>
      </w:r>
      <w:r w:rsidR="00BD5B08">
        <w:t xml:space="preserve">negative values as well. </w:t>
      </w:r>
    </w:p>
    <w:p w14:paraId="53146DB1" w14:textId="77777777" w:rsidR="002959D8" w:rsidRDefault="002959D8" w:rsidP="00A23C2C">
      <w:pPr>
        <w:tabs>
          <w:tab w:val="left" w:pos="720"/>
        </w:tabs>
        <w:spacing w:after="0" w:line="240" w:lineRule="auto"/>
      </w:pPr>
    </w:p>
    <w:p w14:paraId="7DEE3D09" w14:textId="40D1EE12" w:rsidR="002959D8" w:rsidRDefault="002959D8" w:rsidP="00A23C2C">
      <w:pPr>
        <w:tabs>
          <w:tab w:val="left" w:pos="720"/>
        </w:tabs>
        <w:spacing w:after="0" w:line="240" w:lineRule="auto"/>
      </w:pPr>
      <w:r w:rsidRPr="002959D8">
        <w:rPr>
          <w:noProof/>
        </w:rPr>
        <w:drawing>
          <wp:inline distT="0" distB="0" distL="0" distR="0" wp14:anchorId="50A6F0B2" wp14:editId="2F6CB36F">
            <wp:extent cx="3467100" cy="2400300"/>
            <wp:effectExtent l="0" t="0" r="0" b="0"/>
            <wp:docPr id="15163144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1442" name="Picture 1" descr="A screenshot of a computer&#10;&#10;Description automatically generated with low confidence"/>
                    <pic:cNvPicPr/>
                  </pic:nvPicPr>
                  <pic:blipFill>
                    <a:blip r:embed="rId21"/>
                    <a:stretch>
                      <a:fillRect/>
                    </a:stretch>
                  </pic:blipFill>
                  <pic:spPr>
                    <a:xfrm>
                      <a:off x="0" y="0"/>
                      <a:ext cx="3467100" cy="2400300"/>
                    </a:xfrm>
                    <a:prstGeom prst="rect">
                      <a:avLst/>
                    </a:prstGeom>
                  </pic:spPr>
                </pic:pic>
              </a:graphicData>
            </a:graphic>
          </wp:inline>
        </w:drawing>
      </w:r>
    </w:p>
    <w:p w14:paraId="33C95178" w14:textId="77777777" w:rsidR="009121CB" w:rsidRDefault="009121CB" w:rsidP="00A23C2C">
      <w:pPr>
        <w:tabs>
          <w:tab w:val="left" w:pos="720"/>
        </w:tabs>
        <w:spacing w:after="0" w:line="240" w:lineRule="auto"/>
      </w:pPr>
    </w:p>
    <w:p w14:paraId="7FC7FF13" w14:textId="180E3CD4" w:rsidR="009121CB" w:rsidRDefault="009121CB" w:rsidP="00A23C2C">
      <w:pPr>
        <w:tabs>
          <w:tab w:val="left" w:pos="720"/>
        </w:tabs>
        <w:spacing w:after="0" w:line="240" w:lineRule="auto"/>
      </w:pPr>
      <w:r w:rsidRPr="009121CB">
        <w:rPr>
          <w:noProof/>
        </w:rPr>
        <w:lastRenderedPageBreak/>
        <w:drawing>
          <wp:inline distT="0" distB="0" distL="0" distR="0" wp14:anchorId="75405319" wp14:editId="3E62DA5F">
            <wp:extent cx="3401117" cy="1704975"/>
            <wp:effectExtent l="0" t="0" r="8890" b="0"/>
            <wp:docPr id="2056309984" name="Picture 2056309984" descr="A picture containing text, font, screenshot, number&#10;&#10;Description automatically generated">
              <a:extLst xmlns:a="http://schemas.openxmlformats.org/drawingml/2006/main">
                <a:ext uri="{FF2B5EF4-FFF2-40B4-BE49-F238E27FC236}">
                  <a16:creationId xmlns:a16="http://schemas.microsoft.com/office/drawing/2014/main" id="{8FB927B4-C234-BE4B-9FE8-5916953850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6309984" name="Picture 2056309984" descr="A picture containing text, font, screenshot, number&#10;&#10;Description automatically generated">
                      <a:extLst>
                        <a:ext uri="{FF2B5EF4-FFF2-40B4-BE49-F238E27FC236}">
                          <a16:creationId xmlns:a16="http://schemas.microsoft.com/office/drawing/2014/main" id="{8FB927B4-C234-BE4B-9FE8-59169538503A}"/>
                        </a:ext>
                      </a:extLst>
                    </pic:cNvPr>
                    <pic:cNvPicPr>
                      <a:picLocks noGrp="1" noChangeAspect="1"/>
                    </pic:cNvPicPr>
                  </pic:nvPicPr>
                  <pic:blipFill>
                    <a:blip r:embed="rId22"/>
                    <a:stretch>
                      <a:fillRect/>
                    </a:stretch>
                  </pic:blipFill>
                  <pic:spPr>
                    <a:xfrm>
                      <a:off x="0" y="0"/>
                      <a:ext cx="3405517" cy="1707181"/>
                    </a:xfrm>
                    <a:prstGeom prst="rect">
                      <a:avLst/>
                    </a:prstGeom>
                  </pic:spPr>
                </pic:pic>
              </a:graphicData>
            </a:graphic>
          </wp:inline>
        </w:drawing>
      </w:r>
    </w:p>
    <w:p w14:paraId="5412CB30" w14:textId="77777777" w:rsidR="002959D8" w:rsidRDefault="002959D8" w:rsidP="00A23C2C">
      <w:pPr>
        <w:tabs>
          <w:tab w:val="left" w:pos="720"/>
        </w:tabs>
        <w:spacing w:after="0" w:line="240" w:lineRule="auto"/>
      </w:pPr>
    </w:p>
    <w:p w14:paraId="44A02906" w14:textId="77777777" w:rsidR="00E4224D" w:rsidRDefault="00E4224D" w:rsidP="00E4224D">
      <w:pPr>
        <w:tabs>
          <w:tab w:val="left" w:pos="5480"/>
        </w:tabs>
        <w:spacing w:after="0" w:line="240" w:lineRule="auto"/>
      </w:pPr>
      <w:r>
        <w:t>###### Data cleansing &amp; transformation</w:t>
      </w:r>
    </w:p>
    <w:p w14:paraId="4DC129A9" w14:textId="77777777" w:rsidR="00D913D0" w:rsidRDefault="00D913D0" w:rsidP="00DE3485">
      <w:pPr>
        <w:tabs>
          <w:tab w:val="left" w:pos="5480"/>
        </w:tabs>
        <w:spacing w:after="0" w:line="240" w:lineRule="auto"/>
      </w:pPr>
    </w:p>
    <w:p w14:paraId="528B73E2" w14:textId="2AFD3DAA" w:rsidR="003D4425" w:rsidRDefault="00675ECD" w:rsidP="00675ECD">
      <w:pPr>
        <w:tabs>
          <w:tab w:val="left" w:pos="720"/>
        </w:tabs>
        <w:spacing w:after="0" w:line="240" w:lineRule="auto"/>
      </w:pPr>
      <w:r>
        <w:tab/>
        <w:t xml:space="preserve">After EDA, I decided that the </w:t>
      </w:r>
      <w:r w:rsidR="001D1FFE">
        <w:t>`</w:t>
      </w:r>
      <w:r>
        <w:t>ID</w:t>
      </w:r>
      <w:r w:rsidR="001D1FFE">
        <w:t>`</w:t>
      </w:r>
      <w:r>
        <w:t xml:space="preserve"> column can be removed as </w:t>
      </w:r>
      <w:r w:rsidR="006E17DD">
        <w:t>its</w:t>
      </w:r>
      <w:r>
        <w:t xml:space="preserve"> 100% unique and not valuable for differentiating diagnoses, I can just rely on the built-in index to reference rows. The </w:t>
      </w:r>
      <w:r w:rsidR="000D59B8">
        <w:t>`</w:t>
      </w:r>
      <w:r>
        <w:t>M/F</w:t>
      </w:r>
      <w:r w:rsidR="000D59B8">
        <w:t xml:space="preserve">` </w:t>
      </w:r>
      <w:r>
        <w:t xml:space="preserve">column can be renamed `Gender` and converted into dummy variables as needed for ML ingestion. The </w:t>
      </w:r>
      <w:r w:rsidR="000D59B8">
        <w:t>`</w:t>
      </w:r>
      <w:r>
        <w:t>Hand</w:t>
      </w:r>
      <w:r w:rsidR="000D59B8">
        <w:t>`</w:t>
      </w:r>
      <w:r>
        <w:t xml:space="preserve"> column only has 1 unique value because all subjects are right-handed. This was probably useful in selecting patients at the outset of the study</w:t>
      </w:r>
      <w:r w:rsidR="00065FCE">
        <w:t xml:space="preserve"> to guarantee all are right-handed to remove brain differences from left-handed </w:t>
      </w:r>
      <w:r w:rsidR="00544E6F">
        <w:t>persons but</w:t>
      </w:r>
      <w:r>
        <w:t xml:space="preserve"> </w:t>
      </w:r>
      <w:r w:rsidR="00466D74">
        <w:t xml:space="preserve">is </w:t>
      </w:r>
      <w:r>
        <w:t>no longer of value for an ML algorithm since all values are the same</w:t>
      </w:r>
      <w:r w:rsidR="002D0D2C">
        <w:t xml:space="preserve"> </w:t>
      </w:r>
      <w:r w:rsidR="000D59B8">
        <w:t xml:space="preserve">so this can be removed. The `CDR` column can be regrouped based upon the bins for nondemented (0) and any level of dementia (any value &gt; 0) for a binary classification task. The `Delay` column can be removed since I don’t want repeat patients or the longitudinal data. </w:t>
      </w:r>
      <w:r w:rsidR="000F3D28">
        <w:t xml:space="preserve">There are around half the rows which are missing data, including the CDR column, which is my target column. I decided to drop any row missing a CDR value since that </w:t>
      </w:r>
      <w:r w:rsidR="00FE1380">
        <w:t>should</w:t>
      </w:r>
      <w:r w:rsidR="000F3D28">
        <w:t xml:space="preserve"> not be imputed as they are official medical diagnoses. </w:t>
      </w:r>
      <w:r w:rsidR="001D1FFE">
        <w:t xml:space="preserve">Finally, I want to rename all the columns into their full names instead of medical abbreviations </w:t>
      </w:r>
      <w:r w:rsidR="00621F98">
        <w:t>which will be easier to understand</w:t>
      </w:r>
      <w:r w:rsidR="004B0665">
        <w:t xml:space="preserve"> for anyone viewing my data,</w:t>
      </w:r>
      <w:r w:rsidR="00621F98">
        <w:t xml:space="preserve"> without needing a comprehensive background in neuroscience</w:t>
      </w:r>
      <w:r w:rsidR="001D1FFE">
        <w:t xml:space="preserve">. </w:t>
      </w:r>
    </w:p>
    <w:p w14:paraId="06E3454C" w14:textId="77777777" w:rsidR="0062182A" w:rsidRDefault="0062182A" w:rsidP="00675ECD">
      <w:pPr>
        <w:tabs>
          <w:tab w:val="left" w:pos="720"/>
        </w:tabs>
        <w:spacing w:after="0" w:line="240" w:lineRule="auto"/>
      </w:pPr>
    </w:p>
    <w:p w14:paraId="2310CAFE" w14:textId="1D419E14" w:rsidR="00291365" w:rsidRDefault="00291365" w:rsidP="00675ECD">
      <w:pPr>
        <w:tabs>
          <w:tab w:val="left" w:pos="720"/>
        </w:tabs>
        <w:spacing w:after="0" w:line="240" w:lineRule="auto"/>
      </w:pPr>
      <w:r>
        <w:tab/>
        <w:t>The renamed columns are as follows:</w:t>
      </w:r>
    </w:p>
    <w:p w14:paraId="18AD3854"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Gende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
    <w:p w14:paraId="48569BB2"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ation</w:t>
      </w:r>
      <w:r w:rsidRPr="0062182A">
        <w:rPr>
          <w:rFonts w:ascii="Consolas" w:eastAsia="Times New Roman" w:hAnsi="Consolas" w:cs="Times New Roman"/>
          <w:color w:val="2AA198"/>
          <w:kern w:val="0"/>
          <w:sz w:val="21"/>
          <w:szCs w:val="21"/>
          <w14:ligatures w14:val="none"/>
        </w:rPr>
        <w:t>',</w:t>
      </w:r>
    </w:p>
    <w:p w14:paraId="3D9FE9CF"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ES</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ocioeconomic Status</w:t>
      </w:r>
      <w:r w:rsidRPr="0062182A">
        <w:rPr>
          <w:rFonts w:ascii="Consolas" w:eastAsia="Times New Roman" w:hAnsi="Consolas" w:cs="Times New Roman"/>
          <w:color w:val="2AA198"/>
          <w:kern w:val="0"/>
          <w:sz w:val="21"/>
          <w:szCs w:val="21"/>
          <w14:ligatures w14:val="none"/>
        </w:rPr>
        <w:t>',</w:t>
      </w:r>
    </w:p>
    <w:p w14:paraId="3AD9847D"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MSE</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ini-Mental State Examination</w:t>
      </w:r>
      <w:r w:rsidRPr="0062182A">
        <w:rPr>
          <w:rFonts w:ascii="Consolas" w:eastAsia="Times New Roman" w:hAnsi="Consolas" w:cs="Times New Roman"/>
          <w:color w:val="2AA198"/>
          <w:kern w:val="0"/>
          <w:sz w:val="21"/>
          <w:szCs w:val="21"/>
          <w14:ligatures w14:val="none"/>
        </w:rPr>
        <w:t>',</w:t>
      </w:r>
    </w:p>
    <w:p w14:paraId="45BC8487"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D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linical Dementia Rating</w:t>
      </w:r>
      <w:r w:rsidRPr="0062182A">
        <w:rPr>
          <w:rFonts w:ascii="Consolas" w:eastAsia="Times New Roman" w:hAnsi="Consolas" w:cs="Times New Roman"/>
          <w:color w:val="2AA198"/>
          <w:kern w:val="0"/>
          <w:sz w:val="21"/>
          <w:szCs w:val="21"/>
          <w14:ligatures w14:val="none"/>
        </w:rPr>
        <w:t>',</w:t>
      </w:r>
    </w:p>
    <w:p w14:paraId="6C351611"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TI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stimated total intracranial volume (mm^3)</w:t>
      </w:r>
      <w:r w:rsidRPr="0062182A">
        <w:rPr>
          <w:rFonts w:ascii="Consolas" w:eastAsia="Times New Roman" w:hAnsi="Consolas" w:cs="Times New Roman"/>
          <w:color w:val="2AA198"/>
          <w:kern w:val="0"/>
          <w:sz w:val="21"/>
          <w:szCs w:val="21"/>
          <w14:ligatures w14:val="none"/>
        </w:rPr>
        <w:t>',</w:t>
      </w:r>
    </w:p>
    <w:p w14:paraId="4B9C8103"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WB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ormalized whole brain volume</w:t>
      </w:r>
      <w:r w:rsidRPr="0062182A">
        <w:rPr>
          <w:rFonts w:ascii="Consolas" w:eastAsia="Times New Roman" w:hAnsi="Consolas" w:cs="Times New Roman"/>
          <w:color w:val="2AA198"/>
          <w:kern w:val="0"/>
          <w:sz w:val="21"/>
          <w:szCs w:val="21"/>
          <w14:ligatures w14:val="none"/>
        </w:rPr>
        <w:t>',</w:t>
      </w:r>
    </w:p>
    <w:p w14:paraId="4E0E2D3A" w14:textId="7ACC118E"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S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tlas scaling factor</w:t>
      </w:r>
      <w:r w:rsidRPr="0062182A">
        <w:rPr>
          <w:rFonts w:ascii="Consolas" w:eastAsia="Times New Roman" w:hAnsi="Consolas" w:cs="Times New Roman"/>
          <w:color w:val="2AA198"/>
          <w:kern w:val="0"/>
          <w:sz w:val="21"/>
          <w:szCs w:val="21"/>
          <w14:ligatures w14:val="none"/>
        </w:rPr>
        <w:t>'</w:t>
      </w:r>
    </w:p>
    <w:p w14:paraId="32BF4FA0" w14:textId="77777777" w:rsidR="0062182A" w:rsidRDefault="0062182A" w:rsidP="00675ECD">
      <w:pPr>
        <w:tabs>
          <w:tab w:val="left" w:pos="720"/>
        </w:tabs>
        <w:spacing w:after="0" w:line="240" w:lineRule="auto"/>
      </w:pPr>
    </w:p>
    <w:p w14:paraId="22A14528" w14:textId="77777777" w:rsidR="000F3D28" w:rsidRDefault="000F3D28" w:rsidP="000F3D28">
      <w:pPr>
        <w:tabs>
          <w:tab w:val="left" w:pos="5480"/>
        </w:tabs>
        <w:spacing w:after="0" w:line="240" w:lineRule="auto"/>
      </w:pPr>
      <w:r>
        <w:t>### PHASE 3 – Model training &amp; Deployment</w:t>
      </w:r>
    </w:p>
    <w:p w14:paraId="2CF7B6A6" w14:textId="77777777" w:rsidR="007A6F21" w:rsidRDefault="007A6F21" w:rsidP="000F3D28">
      <w:pPr>
        <w:tabs>
          <w:tab w:val="left" w:pos="5480"/>
        </w:tabs>
        <w:spacing w:after="0" w:line="240" w:lineRule="auto"/>
      </w:pPr>
    </w:p>
    <w:p w14:paraId="7657ACEB" w14:textId="77777777" w:rsidR="000F3D28" w:rsidRDefault="000F3D28" w:rsidP="000F3D28">
      <w:pPr>
        <w:tabs>
          <w:tab w:val="left" w:pos="5480"/>
        </w:tabs>
        <w:spacing w:after="0" w:line="240" w:lineRule="auto"/>
      </w:pPr>
      <w:r>
        <w:t>###### Stratified train/test split</w:t>
      </w:r>
    </w:p>
    <w:p w14:paraId="6A1066CE" w14:textId="77777777" w:rsidR="00CE71F8" w:rsidRDefault="00CE71F8" w:rsidP="000F3D28">
      <w:pPr>
        <w:tabs>
          <w:tab w:val="left" w:pos="5480"/>
        </w:tabs>
        <w:spacing w:after="0" w:line="240" w:lineRule="auto"/>
      </w:pPr>
    </w:p>
    <w:p w14:paraId="760D6F6B" w14:textId="4C95636C" w:rsidR="00CE71F8" w:rsidRDefault="00CE71F8" w:rsidP="005B0245">
      <w:pPr>
        <w:tabs>
          <w:tab w:val="left" w:pos="720"/>
        </w:tabs>
        <w:spacing w:after="0" w:line="240" w:lineRule="auto"/>
      </w:pPr>
      <w:r>
        <w:tab/>
      </w:r>
      <w:r w:rsidR="005B0245">
        <w:t>In preparation for ML, I split my dataset into a data partition named X, comprised of all columns except the CDR column, which is going to become my target data partition named y.</w:t>
      </w:r>
      <w:r w:rsidR="00A06824">
        <w:t xml:space="preserve"> This results in an X dataset of 235 rows x 8 columns and a y dataset</w:t>
      </w:r>
      <w:r w:rsidR="005B0245">
        <w:t xml:space="preserve"> </w:t>
      </w:r>
      <w:r w:rsidR="00A06824">
        <w:t xml:space="preserve">of 235 rows x 1 column. </w:t>
      </w:r>
      <w:r w:rsidR="005B0245">
        <w:t xml:space="preserve">I decided to apply stratified train/test split because I wanted to maintain the same ratio of healthy, nondemented patients to demented AD patients in the resulting train/test partitions. This results in 4 subsets: X_test, X_train, </w:t>
      </w:r>
      <w:r w:rsidR="005B0245">
        <w:lastRenderedPageBreak/>
        <w:t xml:space="preserve">y_test, y_train. </w:t>
      </w:r>
      <w:r w:rsidR="00A06824">
        <w:t xml:space="preserve">I’ve decided to reserve 20% of the data for testing purposes, resulting in training subsets of 188 rows and testing subsets of 47 rows. </w:t>
      </w:r>
    </w:p>
    <w:p w14:paraId="762E0494" w14:textId="5E728951" w:rsidR="00A06824" w:rsidRDefault="00A06824" w:rsidP="005B0245">
      <w:pPr>
        <w:tabs>
          <w:tab w:val="left" w:pos="720"/>
        </w:tabs>
        <w:spacing w:after="0" w:line="240" w:lineRule="auto"/>
      </w:pPr>
      <w:r>
        <w:tab/>
      </w:r>
    </w:p>
    <w:p w14:paraId="14688011"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X_test.shape: (47, 8)</w:t>
      </w:r>
    </w:p>
    <w:p w14:paraId="0805B89D"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X_train.shape: (188, 8)</w:t>
      </w:r>
    </w:p>
    <w:p w14:paraId="5E88077F"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y_test.shape: (47, 1)</w:t>
      </w:r>
    </w:p>
    <w:p w14:paraId="62225C79" w14:textId="23947046" w:rsidR="00585895" w:rsidRDefault="00585895" w:rsidP="00585895">
      <w:pPr>
        <w:tabs>
          <w:tab w:val="left" w:pos="720"/>
        </w:tabs>
        <w:spacing w:after="0" w:line="240" w:lineRule="auto"/>
        <w:ind w:left="720"/>
      </w:pPr>
      <w:r w:rsidRPr="00585895">
        <w:rPr>
          <w:rFonts w:ascii="Consolas" w:eastAsia="Times New Roman" w:hAnsi="Consolas" w:cs="Times New Roman"/>
          <w:color w:val="333333"/>
          <w:kern w:val="0"/>
          <w:sz w:val="21"/>
          <w:szCs w:val="21"/>
          <w14:ligatures w14:val="none"/>
        </w:rPr>
        <w:t>y_train.shape: (188, 1)</w:t>
      </w:r>
    </w:p>
    <w:p w14:paraId="2F65C2C1" w14:textId="77777777" w:rsidR="00CE71F8" w:rsidRDefault="00CE71F8" w:rsidP="000F3D28">
      <w:pPr>
        <w:tabs>
          <w:tab w:val="left" w:pos="5480"/>
        </w:tabs>
        <w:spacing w:after="0" w:line="240" w:lineRule="auto"/>
      </w:pPr>
    </w:p>
    <w:p w14:paraId="20E772E3" w14:textId="2028D453" w:rsidR="002E56DF" w:rsidRDefault="002E56DF" w:rsidP="002E56DF">
      <w:pPr>
        <w:tabs>
          <w:tab w:val="left" w:pos="720"/>
        </w:tabs>
        <w:spacing w:after="0" w:line="240" w:lineRule="auto"/>
      </w:pPr>
      <w:r>
        <w:tab/>
      </w:r>
      <w:r w:rsidR="00B12984">
        <w:t xml:space="preserve">After the train/test split is when I impute missing data on each individual dataset to prevent any leakage. </w:t>
      </w:r>
      <w:r w:rsidR="009E29FD">
        <w:t xml:space="preserve">The histograms from the EDA phase showed that many of the variables were non-normal distributions, even when they were continuous numerical values. However, </w:t>
      </w:r>
      <w:r w:rsidR="00C467DA">
        <w:t>several</w:t>
      </w:r>
      <w:r w:rsidR="009E29FD">
        <w:t xml:space="preserve"> of them were also discrete numerical values, meaning they were binned into groups and the numbers were for multi-labelling of different subcategories, such as: CDR, education levels, and SES</w:t>
      </w:r>
      <w:r w:rsidR="00AF3AF9">
        <w:t xml:space="preserve">. </w:t>
      </w:r>
      <w:r w:rsidR="00985E67">
        <w:t>This calls for choosing `median` as the imputing strategy.</w:t>
      </w:r>
    </w:p>
    <w:p w14:paraId="6FCBF30E" w14:textId="77777777" w:rsidR="002E56DF" w:rsidRDefault="002E56DF" w:rsidP="000F3D28">
      <w:pPr>
        <w:tabs>
          <w:tab w:val="left" w:pos="5480"/>
        </w:tabs>
        <w:spacing w:after="0" w:line="240" w:lineRule="auto"/>
      </w:pPr>
    </w:p>
    <w:p w14:paraId="1C919B39" w14:textId="77777777" w:rsidR="000F3D28" w:rsidRDefault="000F3D28" w:rsidP="000F3D28">
      <w:pPr>
        <w:tabs>
          <w:tab w:val="left" w:pos="5480"/>
        </w:tabs>
        <w:spacing w:after="0" w:line="240" w:lineRule="auto"/>
      </w:pPr>
      <w:r>
        <w:t>###### Model training</w:t>
      </w:r>
    </w:p>
    <w:p w14:paraId="50A1D22F" w14:textId="77777777" w:rsidR="008072F9" w:rsidRDefault="008072F9" w:rsidP="000F3D28">
      <w:pPr>
        <w:tabs>
          <w:tab w:val="left" w:pos="5480"/>
        </w:tabs>
        <w:spacing w:after="0" w:line="240" w:lineRule="auto"/>
      </w:pPr>
    </w:p>
    <w:p w14:paraId="4D797D6F" w14:textId="75F8CAE9" w:rsidR="00ED7DBC" w:rsidRDefault="00A80F50" w:rsidP="00ED7DBC">
      <w:pPr>
        <w:tabs>
          <w:tab w:val="left" w:pos="720"/>
        </w:tabs>
        <w:spacing w:after="0" w:line="240" w:lineRule="auto"/>
      </w:pPr>
      <w:r>
        <w:tab/>
      </w:r>
      <w:r w:rsidR="00B10704">
        <w:t xml:space="preserve">The goal for my ML task is to solve a binary classification problem: demented or nondemented? Using the CDR column as the target with my newly subdivided groups, I want </w:t>
      </w:r>
      <w:r w:rsidR="00A53C4D">
        <w:t>to see how accurately AD can be predicted</w:t>
      </w:r>
      <w:r w:rsidR="00ED7DBC">
        <w:t xml:space="preserve">. </w:t>
      </w:r>
      <w:r w:rsidR="00374DF6">
        <w:t xml:space="preserve">My initial guess was that this should be easily solvable via Logistic </w:t>
      </w:r>
      <w:r w:rsidR="00FE1380">
        <w:t>Regression since</w:t>
      </w:r>
      <w:r w:rsidR="00632D67">
        <w:t xml:space="preserve"> that’s usually intended for yes/no binary values. But I didn’t want to limit</w:t>
      </w:r>
      <w:r w:rsidR="009C2C72">
        <w:t xml:space="preserve"> it</w:t>
      </w:r>
      <w:r w:rsidR="00632D67">
        <w:t xml:space="preserve"> to just one guess without evidence. </w:t>
      </w:r>
      <w:r w:rsidR="00FE1380">
        <w:t>So,</w:t>
      </w:r>
      <w:r w:rsidR="00632D67">
        <w:t xml:space="preserve"> I dec</w:t>
      </w:r>
      <w:r w:rsidR="00ED7DBC">
        <w:t>ided to include</w:t>
      </w:r>
      <w:r w:rsidR="00632D67">
        <w:t xml:space="preserve"> more models that are capable of binary classification</w:t>
      </w:r>
      <w:r w:rsidR="00ED7DBC">
        <w:t>:</w:t>
      </w:r>
      <w:r w:rsidR="00632D67">
        <w:t xml:space="preserve"> Decision Trees, K-Nearest Neighbors (KNN), Naïve Bayes, Random Forest, and Support Vector Machines (SVM). </w:t>
      </w:r>
      <w:r w:rsidR="00FF3550">
        <w:t xml:space="preserve">After running all models on the same training/testing data, I can </w:t>
      </w:r>
      <w:r w:rsidR="00ED7DBC">
        <w:t>compare the model results against other models</w:t>
      </w:r>
      <w:r w:rsidR="00FF3550">
        <w:t xml:space="preserve"> using a Confusion Matrix to see how well each performed. </w:t>
      </w:r>
    </w:p>
    <w:p w14:paraId="596B036A" w14:textId="77777777" w:rsidR="008072F9" w:rsidRDefault="008072F9" w:rsidP="000F3D28">
      <w:pPr>
        <w:tabs>
          <w:tab w:val="left" w:pos="5480"/>
        </w:tabs>
        <w:spacing w:after="0" w:line="240" w:lineRule="auto"/>
      </w:pPr>
    </w:p>
    <w:p w14:paraId="533265CE" w14:textId="09158919" w:rsidR="008A0315" w:rsidRDefault="008A0315" w:rsidP="000F3D28">
      <w:pPr>
        <w:tabs>
          <w:tab w:val="left" w:pos="5480"/>
        </w:tabs>
        <w:spacing w:after="0" w:line="240" w:lineRule="auto"/>
      </w:pPr>
      <w:r>
        <w:t>Short blurb on each model???</w:t>
      </w:r>
    </w:p>
    <w:p w14:paraId="6B351F45" w14:textId="77777777" w:rsidR="008A0315" w:rsidRDefault="008A0315" w:rsidP="000F3D28">
      <w:pPr>
        <w:tabs>
          <w:tab w:val="left" w:pos="5480"/>
        </w:tabs>
        <w:spacing w:after="0" w:line="240" w:lineRule="auto"/>
      </w:pPr>
    </w:p>
    <w:p w14:paraId="1A21ED82" w14:textId="2BDE0E51" w:rsidR="000F3D28" w:rsidRDefault="000F3D28" w:rsidP="00DE3485">
      <w:pPr>
        <w:tabs>
          <w:tab w:val="left" w:pos="5480"/>
        </w:tabs>
        <w:spacing w:after="0" w:line="240" w:lineRule="auto"/>
      </w:pPr>
      <w:r>
        <w:t>###### Prediction evaluation</w:t>
      </w:r>
    </w:p>
    <w:p w14:paraId="1EDA4584" w14:textId="77777777" w:rsidR="002B623D" w:rsidRDefault="002B623D" w:rsidP="00DE3485">
      <w:pPr>
        <w:tabs>
          <w:tab w:val="left" w:pos="5480"/>
        </w:tabs>
        <w:spacing w:after="0" w:line="240" w:lineRule="auto"/>
      </w:pPr>
    </w:p>
    <w:p w14:paraId="398C01C7" w14:textId="5B22AA69" w:rsidR="00740F1B" w:rsidRDefault="00740F1B" w:rsidP="00740F1B">
      <w:pPr>
        <w:tabs>
          <w:tab w:val="left" w:pos="720"/>
        </w:tabs>
        <w:spacing w:after="0" w:line="240" w:lineRule="auto"/>
      </w:pPr>
      <w:r>
        <w:tab/>
        <w:t>Throughout the</w:t>
      </w:r>
      <w:r w:rsidR="002053B5">
        <w:t xml:space="preserve"> medical</w:t>
      </w:r>
      <w:r>
        <w:t xml:space="preserve"> literature, I saw that there were many differing methods used to gauge the accuracy of clinician or ML diagnostic methods. </w:t>
      </w:r>
      <w:r w:rsidR="00B93D04">
        <w:t xml:space="preserve">Each has </w:t>
      </w:r>
      <w:r w:rsidR="00FE1380">
        <w:t>its</w:t>
      </w:r>
      <w:r w:rsidR="00B93D04">
        <w:t xml:space="preserve"> own strengths and limitations. For example, the earliest method, the MMSE test, is supposed to be for patients who already have mild cognitive impairment (MCI), thus, eliminating a possible source of false positives from healthy controls. </w:t>
      </w:r>
      <w:r w:rsidR="002053B5">
        <w:t xml:space="preserve">Often </w:t>
      </w:r>
      <w:r w:rsidR="00FE1380">
        <w:t>medical</w:t>
      </w:r>
      <w:r w:rsidR="002053B5">
        <w:t xml:space="preserve"> literature only considered sensitivity and specificity for their evaluation metrics. </w:t>
      </w:r>
    </w:p>
    <w:p w14:paraId="284EFB25" w14:textId="2F1B8855" w:rsidR="000D1136" w:rsidRDefault="002053B5" w:rsidP="00740F1B">
      <w:pPr>
        <w:tabs>
          <w:tab w:val="left" w:pos="720"/>
        </w:tabs>
        <w:spacing w:after="0" w:line="240" w:lineRule="auto"/>
      </w:pPr>
      <w:r>
        <w:tab/>
        <w:t xml:space="preserve">In the ML literature, they often used accuracy and recall (which is also called sensitivity) as their evaluation metrics. </w:t>
      </w:r>
      <w:r w:rsidR="001364A9">
        <w:t xml:space="preserve">This </w:t>
      </w:r>
      <w:r w:rsidR="00FE1380">
        <w:t>considers</w:t>
      </w:r>
      <w:r w:rsidR="001364A9">
        <w:t xml:space="preserve"> a larger range of possibilities, including incorrect diagnoses which were partially excluded in the medical diagnostic methods. </w:t>
      </w:r>
      <w:r w:rsidR="00C2669F">
        <w:t>This is important to keep in mind because it is not always a direct apples-to-apples comparison between</w:t>
      </w:r>
      <w:r w:rsidR="00C45964">
        <w:t xml:space="preserve"> these</w:t>
      </w:r>
      <w:r w:rsidR="00C2669F">
        <w:t xml:space="preserve"> different methods. There could be a good argument for not including incorrect diagnoses or that many of the patients who would be incorrectly diagnosed in this case, </w:t>
      </w:r>
      <w:r w:rsidR="00E57FFC">
        <w:t>would</w:t>
      </w:r>
      <w:r w:rsidR="00C2669F">
        <w:t xml:space="preserve"> likely </w:t>
      </w:r>
      <w:r w:rsidR="00E57FFC">
        <w:t xml:space="preserve">be </w:t>
      </w:r>
      <w:r w:rsidR="00C2669F">
        <w:t>healthy, young patients, who most likely do not have Alzheimer’s and thus, would not seek medical help</w:t>
      </w:r>
      <w:r w:rsidR="00D046BE">
        <w:t xml:space="preserve"> for it.</w:t>
      </w:r>
      <w:r w:rsidR="000D1136">
        <w:t xml:space="preserve"> Some brain injuries or other mental disorders can overlap with AD symptoms and even cause it to progress faster in the case of injury, but they may be eliminated from consideration due to the</w:t>
      </w:r>
      <w:r w:rsidR="000A3101">
        <w:t xml:space="preserve"> patient’s</w:t>
      </w:r>
      <w:r w:rsidR="000D1136">
        <w:t xml:space="preserve"> age and cost of medical diagnostics for such an unlikely case. With that in mind, I’ve attempted to </w:t>
      </w:r>
      <w:r w:rsidR="006B6EDD">
        <w:t>consolidate</w:t>
      </w:r>
      <w:r w:rsidR="000D1136">
        <w:t xml:space="preserve"> the evaluation metrics across both medical and ML fields and gathered </w:t>
      </w:r>
      <w:r w:rsidR="00A4330A">
        <w:t>their</w:t>
      </w:r>
      <w:r w:rsidR="000D1136">
        <w:t xml:space="preserve"> definitions </w:t>
      </w:r>
      <w:r w:rsidR="009A1426">
        <w:t xml:space="preserve">and formulas </w:t>
      </w:r>
      <w:r w:rsidR="000D1136">
        <w:t xml:space="preserve">for the ones I had encountered in the literature and </w:t>
      </w:r>
      <w:r w:rsidR="00346BD2">
        <w:t xml:space="preserve">the ones I </w:t>
      </w:r>
      <w:r w:rsidR="000D1136">
        <w:t>applied to my own dataset evaluation.</w:t>
      </w:r>
    </w:p>
    <w:p w14:paraId="3AEB0880" w14:textId="46206619" w:rsidR="00AB0AF8" w:rsidRDefault="00AB0AF8" w:rsidP="00740F1B">
      <w:pPr>
        <w:tabs>
          <w:tab w:val="left" w:pos="720"/>
        </w:tabs>
        <w:spacing w:after="0" w:line="240" w:lineRule="auto"/>
      </w:pPr>
      <w:r>
        <w:lastRenderedPageBreak/>
        <w:tab/>
      </w:r>
      <w:r>
        <w:t xml:space="preserve">The Confusion Matrix (CM) relies </w:t>
      </w:r>
      <w:r w:rsidR="00B47F6B">
        <w:t>upon taking all the predicted values and comparing them to the actual known values. In my case, that would be the predictions for the CDR column and whether they were correct or not:</w:t>
      </w:r>
    </w:p>
    <w:p w14:paraId="0BC288CD" w14:textId="77777777" w:rsidR="00AB0AF8" w:rsidRDefault="00AB0AF8" w:rsidP="00DE3485">
      <w:pPr>
        <w:tabs>
          <w:tab w:val="left" w:pos="5480"/>
        </w:tabs>
        <w:spacing w:after="0" w:line="240" w:lineRule="auto"/>
      </w:pPr>
    </w:p>
    <w:p w14:paraId="1939CAA7" w14:textId="68F83895" w:rsidR="00B47F6B" w:rsidRDefault="00B47F6B" w:rsidP="00DE3485">
      <w:pPr>
        <w:tabs>
          <w:tab w:val="left" w:pos="5480"/>
        </w:tabs>
        <w:spacing w:after="0" w:line="240" w:lineRule="auto"/>
      </w:pPr>
      <w:r>
        <w:rPr>
          <w:noProof/>
        </w:rPr>
        <w:drawing>
          <wp:inline distT="0" distB="0" distL="0" distR="0" wp14:anchorId="53192E36" wp14:editId="22124652">
            <wp:extent cx="3390900" cy="2543175"/>
            <wp:effectExtent l="0" t="0" r="0" b="9525"/>
            <wp:docPr id="482906150"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906150" name="Picture 1" descr="A picture containing text, screenshot, font, 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90900" cy="2543175"/>
                    </a:xfrm>
                    <a:prstGeom prst="rect">
                      <a:avLst/>
                    </a:prstGeom>
                    <a:noFill/>
                    <a:ln>
                      <a:noFill/>
                    </a:ln>
                  </pic:spPr>
                </pic:pic>
              </a:graphicData>
            </a:graphic>
          </wp:inline>
        </w:drawing>
      </w:r>
    </w:p>
    <w:p w14:paraId="17B62D0E" w14:textId="77777777" w:rsidR="00AC1142" w:rsidRDefault="00AC1142" w:rsidP="00DE3485">
      <w:pPr>
        <w:tabs>
          <w:tab w:val="left" w:pos="5480"/>
        </w:tabs>
        <w:spacing w:after="0" w:line="240" w:lineRule="auto"/>
      </w:pPr>
    </w:p>
    <w:p w14:paraId="294CCE6F" w14:textId="651909EA" w:rsidR="003F4FDC" w:rsidRDefault="003F4FDC" w:rsidP="00DE3485">
      <w:pPr>
        <w:tabs>
          <w:tab w:val="left" w:pos="5480"/>
        </w:tabs>
        <w:spacing w:after="0" w:line="240" w:lineRule="auto"/>
      </w:pPr>
      <w:r>
        <w:fldChar w:fldCharType="begin"/>
      </w:r>
      <w:r>
        <w:instrText xml:space="preserve"> ADDIN ZOTERO_ITEM CSL_CITATION {"citationID":"G6pafvC2","properties":{"formattedCitation":"({\\i{}Taking the Confusion Out of Confusion Matrices | by Allison Ragan | Towards Data Science}, n.d.)","plainCitation":"(Taking the Confusion Out of Confusion Matrices | by Allison Ragan | Towards Data Science, n.d.)","noteIndex":0},"citationItems":[{"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3F4FDC">
        <w:rPr>
          <w:rFonts w:ascii="Calibri" w:hAnsi="Calibri" w:cs="Calibri"/>
          <w:kern w:val="0"/>
          <w:szCs w:val="24"/>
        </w:rPr>
        <w:t>(</w:t>
      </w:r>
      <w:r w:rsidRPr="003F4FDC">
        <w:rPr>
          <w:rFonts w:ascii="Calibri" w:hAnsi="Calibri" w:cs="Calibri"/>
          <w:i/>
          <w:iCs/>
          <w:kern w:val="0"/>
          <w:szCs w:val="24"/>
        </w:rPr>
        <w:t>Taking the Confusion Out of Confusion Matrices | by Allison Ragan | Towards Data Science</w:t>
      </w:r>
      <w:r w:rsidRPr="003F4FDC">
        <w:rPr>
          <w:rFonts w:ascii="Calibri" w:hAnsi="Calibri" w:cs="Calibri"/>
          <w:kern w:val="0"/>
          <w:szCs w:val="24"/>
        </w:rPr>
        <w:t>, n.d.)</w:t>
      </w:r>
      <w:r>
        <w:fldChar w:fldCharType="end"/>
      </w:r>
    </w:p>
    <w:p w14:paraId="66222F4E" w14:textId="77777777" w:rsidR="00B47F6B" w:rsidRDefault="00B47F6B" w:rsidP="00DE3485">
      <w:pPr>
        <w:tabs>
          <w:tab w:val="left" w:pos="5480"/>
        </w:tabs>
        <w:spacing w:after="0" w:line="240" w:lineRule="auto"/>
      </w:pPr>
    </w:p>
    <w:p w14:paraId="14C589A6" w14:textId="03749609" w:rsidR="00E14734" w:rsidRDefault="00D62646" w:rsidP="00DE3485">
      <w:pPr>
        <w:tabs>
          <w:tab w:val="left" w:pos="5480"/>
        </w:tabs>
        <w:spacing w:after="0" w:line="240" w:lineRule="auto"/>
      </w:pPr>
      <w:r>
        <w:t>Defining variables</w:t>
      </w:r>
      <w:r w:rsidR="00E14734">
        <w:t>:</w:t>
      </w:r>
    </w:p>
    <w:p w14:paraId="7D5CFFA9" w14:textId="1A6D875F" w:rsidR="003F4FDC" w:rsidRDefault="00E14734" w:rsidP="003F4FDC">
      <w:pPr>
        <w:pStyle w:val="ListParagraph"/>
        <w:numPr>
          <w:ilvl w:val="0"/>
          <w:numId w:val="2"/>
        </w:numPr>
        <w:tabs>
          <w:tab w:val="left" w:pos="5480"/>
        </w:tabs>
        <w:spacing w:after="0" w:line="240" w:lineRule="auto"/>
      </w:pPr>
      <w:r w:rsidRPr="003F4FDC">
        <w:t>True Negative</w:t>
      </w:r>
      <w:r w:rsidR="003F4FDC">
        <w:t xml:space="preserve"> =</w:t>
      </w:r>
      <w:r w:rsidRPr="003F4FDC">
        <w:t xml:space="preserve"> TN</w:t>
      </w:r>
    </w:p>
    <w:p w14:paraId="26AFCAB8" w14:textId="4058748E" w:rsidR="003F4FDC" w:rsidRDefault="00E14734" w:rsidP="003F4FDC">
      <w:pPr>
        <w:pStyle w:val="ListParagraph"/>
        <w:numPr>
          <w:ilvl w:val="0"/>
          <w:numId w:val="2"/>
        </w:numPr>
        <w:tabs>
          <w:tab w:val="left" w:pos="5480"/>
        </w:tabs>
        <w:spacing w:after="0" w:line="240" w:lineRule="auto"/>
      </w:pPr>
      <w:r w:rsidRPr="003F4FDC">
        <w:t xml:space="preserve">False Positive </w:t>
      </w:r>
      <w:r w:rsidR="003F4FDC">
        <w:t xml:space="preserve">= </w:t>
      </w:r>
      <w:r w:rsidRPr="003F4FDC">
        <w:t>FP</w:t>
      </w:r>
      <w:r w:rsidR="005A53A0">
        <w:t xml:space="preserve"> </w:t>
      </w:r>
    </w:p>
    <w:p w14:paraId="5B3C691F" w14:textId="1C7C498C" w:rsidR="003F4FDC" w:rsidRDefault="00E14734" w:rsidP="003F4FDC">
      <w:pPr>
        <w:pStyle w:val="ListParagraph"/>
        <w:numPr>
          <w:ilvl w:val="0"/>
          <w:numId w:val="2"/>
        </w:numPr>
        <w:tabs>
          <w:tab w:val="left" w:pos="5480"/>
        </w:tabs>
        <w:spacing w:after="0" w:line="240" w:lineRule="auto"/>
      </w:pPr>
      <w:r w:rsidRPr="003F4FDC">
        <w:t>False Negative</w:t>
      </w:r>
      <w:r w:rsidR="003F4FDC">
        <w:t xml:space="preserve"> =</w:t>
      </w:r>
      <w:r w:rsidRPr="003F4FDC">
        <w:t xml:space="preserve"> FN </w:t>
      </w:r>
    </w:p>
    <w:p w14:paraId="7B7CDDCA" w14:textId="2942718C" w:rsidR="00B47F6B" w:rsidRPr="003F4FDC" w:rsidRDefault="00E14734" w:rsidP="003F4FDC">
      <w:pPr>
        <w:pStyle w:val="ListParagraph"/>
        <w:numPr>
          <w:ilvl w:val="0"/>
          <w:numId w:val="2"/>
        </w:numPr>
        <w:tabs>
          <w:tab w:val="left" w:pos="5480"/>
        </w:tabs>
        <w:spacing w:after="0" w:line="240" w:lineRule="auto"/>
      </w:pPr>
      <w:r w:rsidRPr="003F4FDC">
        <w:t xml:space="preserve">True Positive </w:t>
      </w:r>
      <w:r w:rsidR="003F4FDC">
        <w:t>=</w:t>
      </w:r>
      <w:r w:rsidRPr="003F4FDC">
        <w:t xml:space="preserve"> TP</w:t>
      </w:r>
    </w:p>
    <w:p w14:paraId="6F14EDC0" w14:textId="77777777" w:rsidR="00B47F6B" w:rsidRDefault="00B47F6B" w:rsidP="00DE3485">
      <w:pPr>
        <w:tabs>
          <w:tab w:val="left" w:pos="5480"/>
        </w:tabs>
        <w:spacing w:after="0" w:line="240" w:lineRule="auto"/>
      </w:pPr>
    </w:p>
    <w:p w14:paraId="1C0EF4FC" w14:textId="55921BE4" w:rsidR="000F3D28" w:rsidRDefault="002B623D" w:rsidP="00DE3485">
      <w:pPr>
        <w:tabs>
          <w:tab w:val="left" w:pos="5480"/>
        </w:tabs>
        <w:spacing w:after="0" w:line="240" w:lineRule="auto"/>
      </w:pPr>
      <w:r>
        <w:t>Formulas</w:t>
      </w:r>
      <w:r w:rsidR="008C4536">
        <w:t>:</w:t>
      </w:r>
    </w:p>
    <w:p w14:paraId="45F5AEDD" w14:textId="77777777" w:rsidR="00F90FE6" w:rsidRDefault="00F90FE6" w:rsidP="00DE3485">
      <w:pPr>
        <w:tabs>
          <w:tab w:val="left" w:pos="5480"/>
        </w:tabs>
        <w:spacing w:after="0" w:line="240" w:lineRule="auto"/>
      </w:pPr>
    </w:p>
    <w:tbl>
      <w:tblPr>
        <w:tblW w:w="10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4280"/>
        <w:gridCol w:w="3940"/>
      </w:tblGrid>
      <w:tr w:rsidR="00E93342" w:rsidRPr="00E93342" w14:paraId="6D1FFBED" w14:textId="77777777" w:rsidTr="00E93342">
        <w:trPr>
          <w:trHeight w:val="300"/>
        </w:trPr>
        <w:tc>
          <w:tcPr>
            <w:tcW w:w="1860" w:type="dxa"/>
            <w:shd w:val="clear" w:color="auto" w:fill="auto"/>
            <w:noWrap/>
            <w:vAlign w:val="bottom"/>
            <w:hideMark/>
          </w:tcPr>
          <w:p w14:paraId="3DD0B08A"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MEASUREMENT</w:t>
            </w:r>
          </w:p>
        </w:tc>
        <w:tc>
          <w:tcPr>
            <w:tcW w:w="4280" w:type="dxa"/>
            <w:shd w:val="clear" w:color="auto" w:fill="auto"/>
            <w:noWrap/>
            <w:vAlign w:val="bottom"/>
            <w:hideMark/>
          </w:tcPr>
          <w:p w14:paraId="0A117C65"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DESCRIPTION</w:t>
            </w:r>
          </w:p>
        </w:tc>
        <w:tc>
          <w:tcPr>
            <w:tcW w:w="3940" w:type="dxa"/>
            <w:shd w:val="clear" w:color="auto" w:fill="auto"/>
            <w:noWrap/>
            <w:vAlign w:val="bottom"/>
            <w:hideMark/>
          </w:tcPr>
          <w:p w14:paraId="5BDDF57F"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FORMULA</w:t>
            </w:r>
          </w:p>
        </w:tc>
      </w:tr>
      <w:tr w:rsidR="00E93342" w:rsidRPr="00E93342" w14:paraId="6570A26F" w14:textId="77777777" w:rsidTr="00E93342">
        <w:trPr>
          <w:trHeight w:val="300"/>
        </w:trPr>
        <w:tc>
          <w:tcPr>
            <w:tcW w:w="1860" w:type="dxa"/>
            <w:shd w:val="clear" w:color="auto" w:fill="auto"/>
            <w:noWrap/>
            <w:vAlign w:val="bottom"/>
            <w:hideMark/>
          </w:tcPr>
          <w:p w14:paraId="7F10976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ccuracy</w:t>
            </w:r>
          </w:p>
        </w:tc>
        <w:tc>
          <w:tcPr>
            <w:tcW w:w="4280" w:type="dxa"/>
            <w:shd w:val="clear" w:color="auto" w:fill="auto"/>
            <w:noWrap/>
            <w:vAlign w:val="bottom"/>
            <w:hideMark/>
          </w:tcPr>
          <w:p w14:paraId="3A8E12D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ll correct / all</w:t>
            </w:r>
          </w:p>
        </w:tc>
        <w:tc>
          <w:tcPr>
            <w:tcW w:w="3940" w:type="dxa"/>
            <w:shd w:val="clear" w:color="auto" w:fill="auto"/>
            <w:noWrap/>
            <w:vAlign w:val="bottom"/>
            <w:hideMark/>
          </w:tcPr>
          <w:p w14:paraId="77752DF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N) / (TP + TN + FP + FN)</w:t>
            </w:r>
          </w:p>
        </w:tc>
      </w:tr>
      <w:tr w:rsidR="00E93342" w:rsidRPr="00E93342" w14:paraId="207001CC" w14:textId="77777777" w:rsidTr="00E93342">
        <w:trPr>
          <w:trHeight w:val="300"/>
        </w:trPr>
        <w:tc>
          <w:tcPr>
            <w:tcW w:w="1860" w:type="dxa"/>
            <w:shd w:val="clear" w:color="auto" w:fill="auto"/>
            <w:noWrap/>
            <w:vAlign w:val="bottom"/>
            <w:hideMark/>
          </w:tcPr>
          <w:p w14:paraId="2D14708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Precision</w:t>
            </w:r>
          </w:p>
        </w:tc>
        <w:tc>
          <w:tcPr>
            <w:tcW w:w="4280" w:type="dxa"/>
            <w:shd w:val="clear" w:color="auto" w:fill="auto"/>
            <w:noWrap/>
            <w:vAlign w:val="bottom"/>
            <w:hideMark/>
          </w:tcPr>
          <w:p w14:paraId="042E2D69"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predicted positives</w:t>
            </w:r>
          </w:p>
        </w:tc>
        <w:tc>
          <w:tcPr>
            <w:tcW w:w="3940" w:type="dxa"/>
            <w:shd w:val="clear" w:color="auto" w:fill="auto"/>
            <w:noWrap/>
            <w:vAlign w:val="bottom"/>
            <w:hideMark/>
          </w:tcPr>
          <w:p w14:paraId="7A90CF5C" w14:textId="20669871"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 xml:space="preserve">TP / </w:t>
            </w:r>
            <w:r w:rsidR="003205DD">
              <w:rPr>
                <w:rFonts w:ascii="Calibri" w:eastAsia="Times New Roman" w:hAnsi="Calibri" w:cs="Calibri"/>
                <w:color w:val="000000"/>
                <w:kern w:val="0"/>
                <w14:ligatures w14:val="none"/>
              </w:rPr>
              <w:t>(</w:t>
            </w:r>
            <w:r w:rsidRPr="00E93342">
              <w:rPr>
                <w:rFonts w:ascii="Calibri" w:eastAsia="Times New Roman" w:hAnsi="Calibri" w:cs="Calibri"/>
                <w:color w:val="000000"/>
                <w:kern w:val="0"/>
                <w14:ligatures w14:val="none"/>
              </w:rPr>
              <w:t>TP + FP</w:t>
            </w:r>
            <w:r w:rsidR="003205DD">
              <w:rPr>
                <w:rFonts w:ascii="Calibri" w:eastAsia="Times New Roman" w:hAnsi="Calibri" w:cs="Calibri"/>
                <w:color w:val="000000"/>
                <w:kern w:val="0"/>
                <w14:ligatures w14:val="none"/>
              </w:rPr>
              <w:t>)</w:t>
            </w:r>
          </w:p>
        </w:tc>
      </w:tr>
      <w:tr w:rsidR="00E93342" w:rsidRPr="00E93342" w14:paraId="57BFF9C8" w14:textId="77777777" w:rsidTr="00E93342">
        <w:trPr>
          <w:trHeight w:val="300"/>
        </w:trPr>
        <w:tc>
          <w:tcPr>
            <w:tcW w:w="1860" w:type="dxa"/>
            <w:shd w:val="clear" w:color="auto" w:fill="auto"/>
            <w:noWrap/>
            <w:vAlign w:val="bottom"/>
            <w:hideMark/>
          </w:tcPr>
          <w:p w14:paraId="0401AEE1"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ensitivity (Recall)</w:t>
            </w:r>
          </w:p>
        </w:tc>
        <w:tc>
          <w:tcPr>
            <w:tcW w:w="4280" w:type="dxa"/>
            <w:shd w:val="clear" w:color="auto" w:fill="auto"/>
            <w:noWrap/>
            <w:vAlign w:val="bottom"/>
            <w:hideMark/>
          </w:tcPr>
          <w:p w14:paraId="4F9E90F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all actual positives</w:t>
            </w:r>
          </w:p>
        </w:tc>
        <w:tc>
          <w:tcPr>
            <w:tcW w:w="3940" w:type="dxa"/>
            <w:shd w:val="clear" w:color="auto" w:fill="auto"/>
            <w:noWrap/>
            <w:vAlign w:val="bottom"/>
            <w:hideMark/>
          </w:tcPr>
          <w:p w14:paraId="112BC8B8"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P + FN)</w:t>
            </w:r>
          </w:p>
        </w:tc>
      </w:tr>
      <w:tr w:rsidR="00E93342" w:rsidRPr="00E93342" w14:paraId="164F54D8" w14:textId="77777777" w:rsidTr="00E93342">
        <w:trPr>
          <w:trHeight w:val="300"/>
        </w:trPr>
        <w:tc>
          <w:tcPr>
            <w:tcW w:w="1860" w:type="dxa"/>
            <w:shd w:val="clear" w:color="auto" w:fill="auto"/>
            <w:noWrap/>
            <w:vAlign w:val="bottom"/>
            <w:hideMark/>
          </w:tcPr>
          <w:p w14:paraId="7ADE5DA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pecificity</w:t>
            </w:r>
          </w:p>
        </w:tc>
        <w:tc>
          <w:tcPr>
            <w:tcW w:w="4280" w:type="dxa"/>
            <w:shd w:val="clear" w:color="auto" w:fill="auto"/>
            <w:noWrap/>
            <w:vAlign w:val="bottom"/>
            <w:hideMark/>
          </w:tcPr>
          <w:p w14:paraId="3FBC7E87"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negatives/ all actual negatives</w:t>
            </w:r>
          </w:p>
        </w:tc>
        <w:tc>
          <w:tcPr>
            <w:tcW w:w="3940" w:type="dxa"/>
            <w:shd w:val="clear" w:color="auto" w:fill="auto"/>
            <w:noWrap/>
            <w:vAlign w:val="bottom"/>
            <w:hideMark/>
          </w:tcPr>
          <w:p w14:paraId="3D4EE260"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N / (TN + FP)</w:t>
            </w:r>
          </w:p>
        </w:tc>
      </w:tr>
      <w:tr w:rsidR="00E93342" w:rsidRPr="00E93342" w14:paraId="77A8B2F2" w14:textId="77777777" w:rsidTr="00E93342">
        <w:trPr>
          <w:trHeight w:val="300"/>
        </w:trPr>
        <w:tc>
          <w:tcPr>
            <w:tcW w:w="1860" w:type="dxa"/>
            <w:shd w:val="clear" w:color="auto" w:fill="auto"/>
            <w:noWrap/>
            <w:vAlign w:val="bottom"/>
            <w:hideMark/>
          </w:tcPr>
          <w:p w14:paraId="7C769F6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F1</w:t>
            </w:r>
          </w:p>
        </w:tc>
        <w:tc>
          <w:tcPr>
            <w:tcW w:w="4280" w:type="dxa"/>
            <w:shd w:val="clear" w:color="auto" w:fill="auto"/>
            <w:noWrap/>
            <w:vAlign w:val="bottom"/>
            <w:hideMark/>
          </w:tcPr>
          <w:p w14:paraId="6DCD664A" w14:textId="19DA0C4C"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Harmonic mean betwee</w:t>
            </w:r>
            <w:r w:rsidR="00F90FE6">
              <w:rPr>
                <w:rFonts w:ascii="Calibri" w:eastAsia="Times New Roman" w:hAnsi="Calibri" w:cs="Calibri"/>
                <w:color w:val="000000"/>
                <w:kern w:val="0"/>
                <w14:ligatures w14:val="none"/>
              </w:rPr>
              <w:t>n</w:t>
            </w:r>
            <w:r w:rsidRPr="00E93342">
              <w:rPr>
                <w:rFonts w:ascii="Calibri" w:eastAsia="Times New Roman" w:hAnsi="Calibri" w:cs="Calibri"/>
                <w:color w:val="000000"/>
                <w:kern w:val="0"/>
                <w14:ligatures w14:val="none"/>
              </w:rPr>
              <w:t xml:space="preserve"> precision and recall</w:t>
            </w:r>
          </w:p>
        </w:tc>
        <w:tc>
          <w:tcPr>
            <w:tcW w:w="3940" w:type="dxa"/>
            <w:shd w:val="clear" w:color="auto" w:fill="auto"/>
            <w:noWrap/>
            <w:vAlign w:val="bottom"/>
            <w:hideMark/>
          </w:tcPr>
          <w:p w14:paraId="7BDA101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2 * precision * recall / (precision * recall)</w:t>
            </w:r>
          </w:p>
        </w:tc>
      </w:tr>
    </w:tbl>
    <w:p w14:paraId="259E60E8" w14:textId="77777777" w:rsidR="00C46840" w:rsidRDefault="00C46840" w:rsidP="00DE3485">
      <w:pPr>
        <w:tabs>
          <w:tab w:val="left" w:pos="5480"/>
        </w:tabs>
        <w:spacing w:after="0" w:line="240" w:lineRule="auto"/>
      </w:pPr>
    </w:p>
    <w:p w14:paraId="77670C7D" w14:textId="08C8FA79" w:rsidR="008C4536" w:rsidRDefault="008C4536" w:rsidP="00DE3485">
      <w:pPr>
        <w:tabs>
          <w:tab w:val="left" w:pos="5480"/>
        </w:tabs>
        <w:spacing w:after="0" w:line="240" w:lineRule="auto"/>
      </w:pPr>
      <w:r>
        <w:fldChar w:fldCharType="begin"/>
      </w:r>
      <w:r>
        <w:instrText xml:space="preserve"> ADDIN ZOTERO_ITEM CSL_CITATION {"citationID":"RV1PDHwo","properties":{"formattedCitation":"(R, 2022; {\\i{}Taking the Confusion Out of Confusion Matrices | by Allison Ragan | Towards Data Science}, n.d.)","plainCitation":"(R, 2022; Taking the Confusion Out of Confusion Matrices | by Allison Ragan | Towards Data Science, n.d.)","noteIndex":0},"citationItems":[{"id":342,"uris":["http://zotero.org/users/8652042/items/ZDAA5GJ3"],"itemData":{"id":342,"type":"webpage","abstract":"What is confusion matrix precision, recall , accuracy, F1-score, FPR, FNR, TPR,TNR ?","container-title":"Medium","language":"en","title":"Confusion Matrix to no Confusion Matrix in just 5mins","URL":"https://pub.towardsai.net/confusion-matrix-179b9c758b55","author":[{"family":"R","given":"Gowtham S."}],"accessed":{"date-parts":[["2023",5,14]]},"issued":{"date-parts":[["2022",10,21]]}}},{"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8C4536">
        <w:rPr>
          <w:rFonts w:ascii="Calibri" w:hAnsi="Calibri" w:cs="Calibri"/>
          <w:kern w:val="0"/>
          <w:szCs w:val="24"/>
        </w:rPr>
        <w:t xml:space="preserve">(R, 2022; </w:t>
      </w:r>
      <w:r w:rsidRPr="008C4536">
        <w:rPr>
          <w:rFonts w:ascii="Calibri" w:hAnsi="Calibri" w:cs="Calibri"/>
          <w:i/>
          <w:iCs/>
          <w:kern w:val="0"/>
          <w:szCs w:val="24"/>
        </w:rPr>
        <w:t>Taking the Confusion Out of Confusion Matrices | by Allison Ragan | Towards Data Science</w:t>
      </w:r>
      <w:r w:rsidRPr="008C4536">
        <w:rPr>
          <w:rFonts w:ascii="Calibri" w:hAnsi="Calibri" w:cs="Calibri"/>
          <w:kern w:val="0"/>
          <w:szCs w:val="24"/>
        </w:rPr>
        <w:t>, n.d.)</w:t>
      </w:r>
      <w:r>
        <w:fldChar w:fldCharType="end"/>
      </w:r>
    </w:p>
    <w:p w14:paraId="6FFB98C4" w14:textId="77777777" w:rsidR="008C4536" w:rsidRDefault="008C4536" w:rsidP="00DE3485">
      <w:pPr>
        <w:tabs>
          <w:tab w:val="left" w:pos="5480"/>
        </w:tabs>
        <w:spacing w:after="0" w:line="240" w:lineRule="auto"/>
      </w:pPr>
    </w:p>
    <w:p w14:paraId="0776CE99" w14:textId="07F5E647" w:rsidR="007E0412" w:rsidRDefault="007E0412" w:rsidP="00DE3485">
      <w:pPr>
        <w:tabs>
          <w:tab w:val="left" w:pos="5480"/>
        </w:tabs>
        <w:spacing w:after="0" w:line="240" w:lineRule="auto"/>
      </w:pPr>
      <w:r>
        <w:t>Results:</w:t>
      </w:r>
    </w:p>
    <w:p w14:paraId="505DE297" w14:textId="77777777" w:rsidR="007E0412" w:rsidRDefault="007E0412" w:rsidP="00DE3485">
      <w:pPr>
        <w:tabs>
          <w:tab w:val="left" w:pos="5480"/>
        </w:tabs>
        <w:spacing w:after="0" w:line="240" w:lineRule="auto"/>
      </w:pPr>
    </w:p>
    <w:tbl>
      <w:tblPr>
        <w:tblW w:w="7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7"/>
        <w:gridCol w:w="1324"/>
        <w:gridCol w:w="1306"/>
        <w:gridCol w:w="1162"/>
        <w:gridCol w:w="1162"/>
      </w:tblGrid>
      <w:tr w:rsidR="007E0412" w:rsidRPr="007E0412" w14:paraId="1D7FAAE8" w14:textId="77777777" w:rsidTr="00F90FE6">
        <w:trPr>
          <w:trHeight w:val="300"/>
        </w:trPr>
        <w:tc>
          <w:tcPr>
            <w:tcW w:w="2597" w:type="dxa"/>
            <w:shd w:val="clear" w:color="auto" w:fill="auto"/>
            <w:noWrap/>
            <w:vAlign w:val="center"/>
            <w:hideMark/>
          </w:tcPr>
          <w:p w14:paraId="3FE14712"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MODEL</w:t>
            </w:r>
          </w:p>
        </w:tc>
        <w:tc>
          <w:tcPr>
            <w:tcW w:w="1324" w:type="dxa"/>
            <w:shd w:val="clear" w:color="auto" w:fill="auto"/>
            <w:noWrap/>
            <w:vAlign w:val="center"/>
            <w:hideMark/>
          </w:tcPr>
          <w:p w14:paraId="4070447F"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ACCURACY</w:t>
            </w:r>
          </w:p>
        </w:tc>
        <w:tc>
          <w:tcPr>
            <w:tcW w:w="1306" w:type="dxa"/>
            <w:shd w:val="clear" w:color="auto" w:fill="auto"/>
            <w:noWrap/>
            <w:vAlign w:val="center"/>
            <w:hideMark/>
          </w:tcPr>
          <w:p w14:paraId="2E009680"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PRECISION</w:t>
            </w:r>
          </w:p>
        </w:tc>
        <w:tc>
          <w:tcPr>
            <w:tcW w:w="1162" w:type="dxa"/>
            <w:shd w:val="clear" w:color="auto" w:fill="auto"/>
            <w:noWrap/>
            <w:vAlign w:val="center"/>
            <w:hideMark/>
          </w:tcPr>
          <w:p w14:paraId="679A889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RECALL</w:t>
            </w:r>
          </w:p>
        </w:tc>
        <w:tc>
          <w:tcPr>
            <w:tcW w:w="1162" w:type="dxa"/>
            <w:shd w:val="clear" w:color="auto" w:fill="auto"/>
            <w:noWrap/>
            <w:vAlign w:val="center"/>
            <w:hideMark/>
          </w:tcPr>
          <w:p w14:paraId="2E76C56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F1</w:t>
            </w:r>
          </w:p>
        </w:tc>
      </w:tr>
      <w:tr w:rsidR="007E0412" w:rsidRPr="007E0412" w14:paraId="0FB49714" w14:textId="77777777" w:rsidTr="00F90FE6">
        <w:trPr>
          <w:trHeight w:val="300"/>
        </w:trPr>
        <w:tc>
          <w:tcPr>
            <w:tcW w:w="2597" w:type="dxa"/>
            <w:shd w:val="clear" w:color="auto" w:fill="auto"/>
            <w:noWrap/>
            <w:vAlign w:val="center"/>
            <w:hideMark/>
          </w:tcPr>
          <w:p w14:paraId="45CC396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Support Vector Machines</w:t>
            </w:r>
          </w:p>
        </w:tc>
        <w:tc>
          <w:tcPr>
            <w:tcW w:w="1324" w:type="dxa"/>
            <w:shd w:val="clear" w:color="auto" w:fill="auto"/>
            <w:noWrap/>
            <w:vAlign w:val="center"/>
            <w:hideMark/>
          </w:tcPr>
          <w:p w14:paraId="46C239C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4300EB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2B25B6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6F684F3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67A2DEB5" w14:textId="77777777" w:rsidTr="00F90FE6">
        <w:trPr>
          <w:trHeight w:val="300"/>
        </w:trPr>
        <w:tc>
          <w:tcPr>
            <w:tcW w:w="2597" w:type="dxa"/>
            <w:shd w:val="clear" w:color="auto" w:fill="auto"/>
            <w:noWrap/>
            <w:vAlign w:val="center"/>
            <w:hideMark/>
          </w:tcPr>
          <w:p w14:paraId="1E148B7F"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Logistic Regression</w:t>
            </w:r>
          </w:p>
        </w:tc>
        <w:tc>
          <w:tcPr>
            <w:tcW w:w="1324" w:type="dxa"/>
            <w:shd w:val="clear" w:color="auto" w:fill="auto"/>
            <w:noWrap/>
            <w:vAlign w:val="center"/>
            <w:hideMark/>
          </w:tcPr>
          <w:p w14:paraId="15384794"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B1EB45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53F90A3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140A3BC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7CDA22B2" w14:textId="77777777" w:rsidTr="00F90FE6">
        <w:trPr>
          <w:trHeight w:val="300"/>
        </w:trPr>
        <w:tc>
          <w:tcPr>
            <w:tcW w:w="2597" w:type="dxa"/>
            <w:shd w:val="clear" w:color="auto" w:fill="auto"/>
            <w:noWrap/>
            <w:vAlign w:val="center"/>
            <w:hideMark/>
          </w:tcPr>
          <w:p w14:paraId="6E46BB2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Decision Trees</w:t>
            </w:r>
          </w:p>
        </w:tc>
        <w:tc>
          <w:tcPr>
            <w:tcW w:w="1324" w:type="dxa"/>
            <w:shd w:val="clear" w:color="auto" w:fill="auto"/>
            <w:noWrap/>
            <w:vAlign w:val="center"/>
            <w:hideMark/>
          </w:tcPr>
          <w:p w14:paraId="2A872C4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1EBB4B2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123E23E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74F52D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18180166" w14:textId="77777777" w:rsidTr="00F90FE6">
        <w:trPr>
          <w:trHeight w:val="300"/>
        </w:trPr>
        <w:tc>
          <w:tcPr>
            <w:tcW w:w="2597" w:type="dxa"/>
            <w:shd w:val="clear" w:color="auto" w:fill="auto"/>
            <w:noWrap/>
            <w:vAlign w:val="center"/>
            <w:hideMark/>
          </w:tcPr>
          <w:p w14:paraId="577205AB"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lastRenderedPageBreak/>
              <w:t>Naive Bayes</w:t>
            </w:r>
          </w:p>
        </w:tc>
        <w:tc>
          <w:tcPr>
            <w:tcW w:w="1324" w:type="dxa"/>
            <w:shd w:val="clear" w:color="auto" w:fill="auto"/>
            <w:noWrap/>
            <w:vAlign w:val="center"/>
            <w:hideMark/>
          </w:tcPr>
          <w:p w14:paraId="4C50467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3EAC18C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B40349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192E163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7E536975" w14:textId="77777777" w:rsidTr="00F90FE6">
        <w:trPr>
          <w:trHeight w:val="300"/>
        </w:trPr>
        <w:tc>
          <w:tcPr>
            <w:tcW w:w="2597" w:type="dxa"/>
            <w:shd w:val="clear" w:color="auto" w:fill="auto"/>
            <w:noWrap/>
            <w:vAlign w:val="center"/>
            <w:hideMark/>
          </w:tcPr>
          <w:p w14:paraId="6BFA54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Random Forest</w:t>
            </w:r>
          </w:p>
        </w:tc>
        <w:tc>
          <w:tcPr>
            <w:tcW w:w="1324" w:type="dxa"/>
            <w:shd w:val="clear" w:color="auto" w:fill="auto"/>
            <w:noWrap/>
            <w:vAlign w:val="center"/>
            <w:hideMark/>
          </w:tcPr>
          <w:p w14:paraId="7D83310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2CFBB64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w:t>
            </w:r>
          </w:p>
        </w:tc>
        <w:tc>
          <w:tcPr>
            <w:tcW w:w="1162" w:type="dxa"/>
            <w:shd w:val="clear" w:color="auto" w:fill="auto"/>
            <w:noWrap/>
            <w:vAlign w:val="center"/>
            <w:hideMark/>
          </w:tcPr>
          <w:p w14:paraId="4F8C7D3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1905</w:t>
            </w:r>
          </w:p>
        </w:tc>
        <w:tc>
          <w:tcPr>
            <w:tcW w:w="1162" w:type="dxa"/>
            <w:shd w:val="clear" w:color="auto" w:fill="auto"/>
            <w:noWrap/>
            <w:vAlign w:val="center"/>
            <w:hideMark/>
          </w:tcPr>
          <w:p w14:paraId="5BAC5C0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0488</w:t>
            </w:r>
          </w:p>
        </w:tc>
      </w:tr>
      <w:tr w:rsidR="007E0412" w:rsidRPr="007E0412" w14:paraId="3C089221" w14:textId="77777777" w:rsidTr="00F90FE6">
        <w:trPr>
          <w:trHeight w:val="300"/>
        </w:trPr>
        <w:tc>
          <w:tcPr>
            <w:tcW w:w="2597" w:type="dxa"/>
            <w:shd w:val="clear" w:color="auto" w:fill="auto"/>
            <w:noWrap/>
            <w:vAlign w:val="center"/>
            <w:hideMark/>
          </w:tcPr>
          <w:p w14:paraId="6101A37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K-Nearest Neighbor</w:t>
            </w:r>
          </w:p>
        </w:tc>
        <w:tc>
          <w:tcPr>
            <w:tcW w:w="1324" w:type="dxa"/>
            <w:shd w:val="clear" w:color="auto" w:fill="auto"/>
            <w:noWrap/>
            <w:vAlign w:val="center"/>
            <w:hideMark/>
          </w:tcPr>
          <w:p w14:paraId="16E7FC4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23404</w:t>
            </w:r>
          </w:p>
        </w:tc>
        <w:tc>
          <w:tcPr>
            <w:tcW w:w="1306" w:type="dxa"/>
            <w:shd w:val="clear" w:color="auto" w:fill="auto"/>
            <w:noWrap/>
            <w:vAlign w:val="center"/>
            <w:hideMark/>
          </w:tcPr>
          <w:p w14:paraId="5CC6A5B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5</w:t>
            </w:r>
          </w:p>
        </w:tc>
        <w:tc>
          <w:tcPr>
            <w:tcW w:w="1162" w:type="dxa"/>
            <w:shd w:val="clear" w:color="auto" w:fill="auto"/>
            <w:noWrap/>
            <w:vAlign w:val="center"/>
            <w:hideMark/>
          </w:tcPr>
          <w:p w14:paraId="4BCFF02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84211</w:t>
            </w:r>
          </w:p>
        </w:tc>
        <w:tc>
          <w:tcPr>
            <w:tcW w:w="1162" w:type="dxa"/>
            <w:shd w:val="clear" w:color="auto" w:fill="auto"/>
            <w:noWrap/>
            <w:vAlign w:val="center"/>
            <w:hideMark/>
          </w:tcPr>
          <w:p w14:paraId="033C515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66667</w:t>
            </w:r>
          </w:p>
        </w:tc>
      </w:tr>
    </w:tbl>
    <w:p w14:paraId="116E9D46" w14:textId="77777777" w:rsidR="007E0412" w:rsidRDefault="007E0412" w:rsidP="00DE3485">
      <w:pPr>
        <w:tabs>
          <w:tab w:val="left" w:pos="5480"/>
        </w:tabs>
        <w:spacing w:after="0" w:line="240" w:lineRule="auto"/>
      </w:pPr>
    </w:p>
    <w:p w14:paraId="4158921D" w14:textId="769185CB" w:rsidR="007E0412" w:rsidRDefault="007E0412" w:rsidP="00DE3485">
      <w:pPr>
        <w:tabs>
          <w:tab w:val="left" w:pos="5480"/>
        </w:tabs>
        <w:spacing w:after="0" w:line="240" w:lineRule="auto"/>
      </w:pPr>
      <w:r w:rsidRPr="007E0412">
        <w:rPr>
          <w:noProof/>
        </w:rPr>
        <w:drawing>
          <wp:inline distT="0" distB="0" distL="0" distR="0" wp14:anchorId="47C6A3C6" wp14:editId="2A85BF05">
            <wp:extent cx="4705350" cy="2924175"/>
            <wp:effectExtent l="0" t="0" r="0" b="0"/>
            <wp:docPr id="351878126"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78126" name="Picture 1" descr="A screenshot of a graph&#10;&#10;Description automatically generated with medium confidence"/>
                    <pic:cNvPicPr/>
                  </pic:nvPicPr>
                  <pic:blipFill>
                    <a:blip r:embed="rId24"/>
                    <a:stretch>
                      <a:fillRect/>
                    </a:stretch>
                  </pic:blipFill>
                  <pic:spPr>
                    <a:xfrm>
                      <a:off x="0" y="0"/>
                      <a:ext cx="4705350" cy="2924175"/>
                    </a:xfrm>
                    <a:prstGeom prst="rect">
                      <a:avLst/>
                    </a:prstGeom>
                  </pic:spPr>
                </pic:pic>
              </a:graphicData>
            </a:graphic>
          </wp:inline>
        </w:drawing>
      </w:r>
    </w:p>
    <w:p w14:paraId="5E48FD6A" w14:textId="77777777" w:rsidR="004B0084" w:rsidRDefault="004B0084" w:rsidP="00DE3485">
      <w:pPr>
        <w:tabs>
          <w:tab w:val="left" w:pos="5480"/>
        </w:tabs>
        <w:spacing w:after="0" w:line="240" w:lineRule="auto"/>
      </w:pPr>
    </w:p>
    <w:p w14:paraId="7F905264" w14:textId="77777777" w:rsidR="000103B4" w:rsidRDefault="000103B4" w:rsidP="000103B4">
      <w:pPr>
        <w:tabs>
          <w:tab w:val="left" w:pos="5480"/>
        </w:tabs>
        <w:spacing w:after="0" w:line="240" w:lineRule="auto"/>
      </w:pPr>
      <w:r>
        <w:t>###### Conclusion</w:t>
      </w:r>
    </w:p>
    <w:p w14:paraId="20378D80" w14:textId="7B4816C9" w:rsidR="0005032E" w:rsidRDefault="0005032E" w:rsidP="0073751F">
      <w:pPr>
        <w:tabs>
          <w:tab w:val="left" w:pos="720"/>
        </w:tabs>
        <w:spacing w:after="0" w:line="240" w:lineRule="auto"/>
      </w:pPr>
    </w:p>
    <w:p w14:paraId="010DCA52" w14:textId="7A51421E" w:rsidR="00066F2C" w:rsidRDefault="0005032E" w:rsidP="0073751F">
      <w:pPr>
        <w:tabs>
          <w:tab w:val="left" w:pos="720"/>
        </w:tabs>
        <w:spacing w:after="0" w:line="240" w:lineRule="auto"/>
      </w:pPr>
      <w:r>
        <w:tab/>
      </w:r>
      <w:r w:rsidR="004610AA">
        <w:t xml:space="preserve">The top models varied per run, but it looked like the top performers mostly shuffled their positions and the trend remains that SVM and Logistic Regression generally performed at or near the top </w:t>
      </w:r>
      <w:r w:rsidR="008B33DC">
        <w:t xml:space="preserve">of </w:t>
      </w:r>
      <w:r w:rsidR="004610AA">
        <w:t>most trials</w:t>
      </w:r>
      <w:r w:rsidR="009D30CD">
        <w:t xml:space="preserve"> when looking at the accuracy statistic. However, if we were to sort by Precision or F1, then the top </w:t>
      </w:r>
      <w:r w:rsidR="0037607C">
        <w:t>models w</w:t>
      </w:r>
      <w:r w:rsidR="009D30CD">
        <w:t xml:space="preserve">ould </w:t>
      </w:r>
      <w:r w:rsidR="0037607C">
        <w:t>differ.</w:t>
      </w:r>
    </w:p>
    <w:p w14:paraId="33F4A3D2" w14:textId="047EEFE5" w:rsidR="001F0610" w:rsidRDefault="00066F2C" w:rsidP="0073751F">
      <w:pPr>
        <w:tabs>
          <w:tab w:val="left" w:pos="720"/>
        </w:tabs>
        <w:spacing w:after="0" w:line="240" w:lineRule="auto"/>
      </w:pPr>
      <w:r>
        <w:tab/>
      </w:r>
      <w:r w:rsidR="009D30CD">
        <w:t xml:space="preserve">It’s hard to give an exact single model recommendation for </w:t>
      </w:r>
      <w:r w:rsidR="006C0C64">
        <w:t>which</w:t>
      </w:r>
      <w:r w:rsidR="009D30CD">
        <w:t xml:space="preserve"> is best in all scenarios</w:t>
      </w:r>
      <w:r w:rsidR="00B83BF2">
        <w:t xml:space="preserve">. </w:t>
      </w:r>
      <w:r w:rsidR="009D30CD">
        <w:t>I suppose it would depend on the patient</w:t>
      </w:r>
      <w:r w:rsidR="003F2E94">
        <w:t xml:space="preserve">, </w:t>
      </w:r>
      <w:r w:rsidR="009D30CD">
        <w:t xml:space="preserve">their </w:t>
      </w:r>
      <w:r w:rsidR="003F2E94">
        <w:t xml:space="preserve">medical </w:t>
      </w:r>
      <w:r w:rsidR="009D30CD">
        <w:t xml:space="preserve">history and if clinicians are worried about the chance of false positive diagnoses. Since the OASIS dataset included healthy controls, my training should have taught the ML models to differentiate both healthy and AD patients, </w:t>
      </w:r>
      <w:r w:rsidR="00FE1380">
        <w:t>whereas</w:t>
      </w:r>
      <w:r w:rsidR="009D30CD">
        <w:t xml:space="preserve"> older methods may have depended on weeding out healthy patients </w:t>
      </w:r>
      <w:r w:rsidR="00C975EE">
        <w:t>first,</w:t>
      </w:r>
      <w:r w:rsidR="009D30CD">
        <w:t xml:space="preserve"> thus</w:t>
      </w:r>
      <w:r w:rsidR="00C975EE">
        <w:t>,</w:t>
      </w:r>
      <w:r w:rsidR="009D30CD">
        <w:t xml:space="preserve"> improving the odds of a correct diagnosis. But I think these initial results are promising for ML diagnostic methods in general. High accuracy, high precision, high recall and</w:t>
      </w:r>
      <w:r w:rsidR="00BB496D">
        <w:t xml:space="preserve"> high</w:t>
      </w:r>
      <w:r w:rsidR="009D30CD">
        <w:t xml:space="preserve"> F1 scores can be achieved with multiple ML models placing them at or near the top percentiles of human doctors with </w:t>
      </w:r>
      <w:r w:rsidR="00DE526C">
        <w:t xml:space="preserve">many </w:t>
      </w:r>
      <w:r w:rsidR="009D30CD">
        <w:t xml:space="preserve">years of experience. </w:t>
      </w:r>
    </w:p>
    <w:p w14:paraId="7FE40DFC" w14:textId="05206A99" w:rsidR="006A1401" w:rsidRDefault="001F0610" w:rsidP="0073751F">
      <w:pPr>
        <w:tabs>
          <w:tab w:val="left" w:pos="720"/>
        </w:tabs>
        <w:spacing w:after="0" w:line="240" w:lineRule="auto"/>
      </w:pPr>
      <w:r>
        <w:tab/>
      </w:r>
      <w:r w:rsidR="00392B7E">
        <w:t xml:space="preserve">Although, it should be noted that the top human doctors still outperform </w:t>
      </w:r>
      <w:r w:rsidR="00FE1380">
        <w:t>all</w:t>
      </w:r>
      <w:r w:rsidR="00392B7E">
        <w:t xml:space="preserve"> the models I tested here. ML diagnostics would not be for replacing human doctors, but instead, could be a helpful objective second set of eyes assisting doctors. Confidence scores in the ML diagnostic</w:t>
      </w:r>
      <w:r w:rsidR="004B02D1">
        <w:t>s,</w:t>
      </w:r>
      <w:r w:rsidR="00392B7E">
        <w:t xml:space="preserve"> as well as</w:t>
      </w:r>
      <w:r w:rsidR="00DE496E">
        <w:t xml:space="preserve"> </w:t>
      </w:r>
      <w:r w:rsidR="00392B7E">
        <w:t>feature importance for why a certain prediction was made, could</w:t>
      </w:r>
      <w:r w:rsidR="00FE6F40">
        <w:t xml:space="preserve"> be added which would be</w:t>
      </w:r>
      <w:r w:rsidR="00392B7E">
        <w:t xml:space="preserve"> helpful in confirming a doctor’s prediction or convincing them to reevaluate a patient who was misdiagnosed. </w:t>
      </w:r>
      <w:r>
        <w:t xml:space="preserve">This could also be helpful in </w:t>
      </w:r>
      <w:r w:rsidR="00726357">
        <w:t>guiding</w:t>
      </w:r>
      <w:r>
        <w:t xml:space="preserve"> future research whose results could be added to existing tests and reevaluated to see the change in improvement of diagnostic accuracy. </w:t>
      </w:r>
    </w:p>
    <w:p w14:paraId="2A13B492" w14:textId="77777777" w:rsidR="006A1401" w:rsidRDefault="006A1401" w:rsidP="000103B4">
      <w:pPr>
        <w:tabs>
          <w:tab w:val="left" w:pos="5480"/>
        </w:tabs>
        <w:spacing w:after="0" w:line="240" w:lineRule="auto"/>
      </w:pPr>
    </w:p>
    <w:p w14:paraId="5EB5B5F8" w14:textId="77777777" w:rsidR="000103B4" w:rsidRDefault="000103B4" w:rsidP="000103B4">
      <w:pPr>
        <w:tabs>
          <w:tab w:val="left" w:pos="5480"/>
        </w:tabs>
        <w:spacing w:after="0" w:line="240" w:lineRule="auto"/>
      </w:pPr>
      <w:r>
        <w:t>###### Future directions</w:t>
      </w:r>
    </w:p>
    <w:p w14:paraId="506AC8DC" w14:textId="77777777" w:rsidR="000A3F10" w:rsidRDefault="000A3F10" w:rsidP="000103B4">
      <w:pPr>
        <w:tabs>
          <w:tab w:val="left" w:pos="5480"/>
        </w:tabs>
        <w:spacing w:after="0" w:line="240" w:lineRule="auto"/>
      </w:pPr>
    </w:p>
    <w:p w14:paraId="72D42371" w14:textId="06D2A4BD" w:rsidR="00B4398D" w:rsidRDefault="000A3F10" w:rsidP="000A3F10">
      <w:pPr>
        <w:tabs>
          <w:tab w:val="left" w:pos="720"/>
        </w:tabs>
        <w:spacing w:after="0" w:line="240" w:lineRule="auto"/>
      </w:pPr>
      <w:r>
        <w:lastRenderedPageBreak/>
        <w:tab/>
      </w:r>
      <w:r>
        <w:t>I should take a moment to point out possible sources of errors: randomization of my data during stratified splitting result</w:t>
      </w:r>
      <w:r w:rsidR="00A24757">
        <w:t>ed</w:t>
      </w:r>
      <w:r>
        <w:t xml:space="preserve"> in different top algorithm results by the end. Although I attempted to set a pseudo-random seed, somewhere it was still randomizing it</w:t>
      </w:r>
      <w:r w:rsidR="0030240F">
        <w:t xml:space="preserve"> </w:t>
      </w:r>
      <w:r>
        <w:t xml:space="preserve">and I could not identify where. </w:t>
      </w:r>
      <w:r w:rsidR="0030240F">
        <w:t xml:space="preserve">As a result, I can’t say definitively that </w:t>
      </w:r>
      <w:r>
        <w:t>SVM and Logistic Regression methods are always the top perform</w:t>
      </w:r>
      <w:r w:rsidR="008E4850">
        <w:t>ing models</w:t>
      </w:r>
      <w:r>
        <w:t>.</w:t>
      </w:r>
      <w:r w:rsidR="008E4850">
        <w:t xml:space="preserve"> Additionally, I applied the Standard Scaler from scikit-learn, but this may not have been the best way to scale my data. Looking at the literature and my EDA histograms, I believe that the anatomically derived values of ASF, eTIV, and nWBV may have already been normalized in the process of deriving these values from the brain scans. Furthermore, the columns can be divided in</w:t>
      </w:r>
      <w:r w:rsidR="00C94D19">
        <w:t>to</w:t>
      </w:r>
      <w:r w:rsidR="008E4850">
        <w:t xml:space="preserve"> continuous numerical values VS discrete numerical values (where the numbers were binning subgroups of the column together). Perhaps I should be scaling each of these </w:t>
      </w:r>
      <w:r w:rsidR="00C94D19">
        <w:t xml:space="preserve">groups </w:t>
      </w:r>
      <w:r w:rsidR="008E4850">
        <w:t xml:space="preserve">differently. </w:t>
      </w:r>
    </w:p>
    <w:p w14:paraId="4159AA58" w14:textId="169A3665" w:rsidR="00C94D19" w:rsidRDefault="00C94D19" w:rsidP="000A3F10">
      <w:pPr>
        <w:tabs>
          <w:tab w:val="left" w:pos="720"/>
        </w:tabs>
        <w:spacing w:after="0" w:line="240" w:lineRule="auto"/>
      </w:pPr>
      <w:r>
        <w:tab/>
        <w:t xml:space="preserve">Additional changes I think could be applied </w:t>
      </w:r>
      <w:r w:rsidR="00FE1380">
        <w:t>to</w:t>
      </w:r>
      <w:r>
        <w:t xml:space="preserve"> my current dataset that would be helpful for refining my model would be hypertuning. If I take the top models and hypertune through something like scikit-learn’s `GridSearchCV` method</w:t>
      </w:r>
      <w:r w:rsidR="0081093B">
        <w:t xml:space="preserve">, it should be able </w:t>
      </w:r>
      <w:r>
        <w:t>to optimize the ML parameters for each model</w:t>
      </w:r>
      <w:r w:rsidR="0081093B">
        <w:t xml:space="preserve"> and slightly improve the scores.</w:t>
      </w:r>
      <w:r>
        <w:t xml:space="preserve"> I think it may also be possible to try multi-class classification algorithms instead, with the focus being on the severity and stage of AD progression. </w:t>
      </w:r>
      <w:r w:rsidR="00E816D2">
        <w:t xml:space="preserve">Instead of regrouping the CDR column into demented VS non-demented patients, I could leave the original labels and attempt to predict those labels. However, the data gets much </w:t>
      </w:r>
      <w:r w:rsidR="000F4D6F">
        <w:t>sparser</w:t>
      </w:r>
      <w:r w:rsidR="00E816D2">
        <w:t xml:space="preserve"> the further advanced the patient’s AD is. </w:t>
      </w:r>
      <w:r w:rsidR="00B171C1">
        <w:t xml:space="preserve">My worry is that there will not be enough data to train on and that the prediction evaluations would take massive hits to performance as a result. </w:t>
      </w:r>
      <w:r w:rsidR="000F4D6F">
        <w:t xml:space="preserve">Although, it should probably have high confidence in declaring patients in the nondemented category instead since they already make up the majority of the dataset. </w:t>
      </w:r>
      <w:r w:rsidR="00477CCE">
        <w:t xml:space="preserve">One of the ML research groups used Adaboost and got much more favorable results with it than most of the models I had used. Adaboost supposedly works well with sparse data, which could be something I can try. </w:t>
      </w:r>
      <w:r w:rsidR="00C11709">
        <w:t xml:space="preserve">I’d also like to try converting this into an interactive web app using </w:t>
      </w:r>
      <w:proofErr w:type="spellStart"/>
      <w:r w:rsidR="00C11709">
        <w:t>Streamlit</w:t>
      </w:r>
      <w:proofErr w:type="spellEnd"/>
      <w:r w:rsidR="00C11709">
        <w:t>.</w:t>
      </w:r>
    </w:p>
    <w:p w14:paraId="06721E8C" w14:textId="12646BDB" w:rsidR="007E0412" w:rsidRDefault="00623B48" w:rsidP="0025343B">
      <w:pPr>
        <w:tabs>
          <w:tab w:val="left" w:pos="720"/>
        </w:tabs>
        <w:spacing w:after="0" w:line="240" w:lineRule="auto"/>
      </w:pPr>
      <w:r>
        <w:tab/>
      </w:r>
      <w:r w:rsidR="002208CA">
        <w:t xml:space="preserve">Other directions would require more data than what I currently have. The OASIS-1 Cross-sectional dataset I used was 1 of 4 OASIS datasets. The other part of OASIS-1 was for Longitudinal data and patients who came back for follow-up brain scans. </w:t>
      </w:r>
      <w:r w:rsidR="0010146F">
        <w:t xml:space="preserve">The literature pointed out that MMSE was not particularly accurate when used alone, but suggested that in combination with other diagnostic methods or long-term MMSE testing, it could better detect AD or the turning point when a patient suddenly begins an accelerated cognitive decline into AD </w:t>
      </w:r>
      <w:r w:rsidR="0010146F">
        <w:fldChar w:fldCharType="begin"/>
      </w:r>
      <w:r w:rsidR="0010146F">
        <w:instrText xml:space="preserve"> ADDIN ZOTERO_ITEM CSL_CITATION {"citationID":"Sli86S4b","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10146F">
        <w:fldChar w:fldCharType="separate"/>
      </w:r>
      <w:r w:rsidR="0010146F" w:rsidRPr="0010146F">
        <w:rPr>
          <w:rFonts w:ascii="Calibri" w:hAnsi="Calibri" w:cs="Calibri"/>
        </w:rPr>
        <w:t>(Arevalo-Rodriguez et al., 2021)</w:t>
      </w:r>
      <w:r w:rsidR="0010146F">
        <w:fldChar w:fldCharType="end"/>
      </w:r>
      <w:r w:rsidR="0010146F">
        <w:t xml:space="preserve">. This should be much more evident in a Longitudinal study. I also had </w:t>
      </w:r>
      <w:r w:rsidR="00FE1380">
        <w:t>not</w:t>
      </w:r>
      <w:r w:rsidR="0010146F">
        <w:t xml:space="preserve"> used any of the MRI brain scan images in my analysis. These could be helpful for a Computer Vision (CV) based approach or one which combines the CSV textual</w:t>
      </w:r>
      <w:r w:rsidR="00C4607F">
        <w:t xml:space="preserve"> </w:t>
      </w:r>
      <w:r w:rsidR="0010146F">
        <w:t xml:space="preserve">data along with CV </w:t>
      </w:r>
      <w:r w:rsidR="00B175C2">
        <w:t xml:space="preserve">image </w:t>
      </w:r>
      <w:r w:rsidR="0010146F">
        <w:t xml:space="preserve">analysis. </w:t>
      </w:r>
      <w:r w:rsidR="00DB0CF8">
        <w:t xml:space="preserve">Of course, the best future approach would probably be just to get more data of any kind. The OASIS datasets are intended to be used separately except for one set which is explicitly stated to be able to be combined with any other dataset. </w:t>
      </w:r>
      <w:r w:rsidR="00D517AB">
        <w:t xml:space="preserve">But all 4 of the OASIS datasets right now include only a few hundred patients each. My EDA histograms also revealed that there were 0 patients </w:t>
      </w:r>
      <w:r w:rsidR="001A28B4">
        <w:t xml:space="preserve">in the dataset </w:t>
      </w:r>
      <w:r w:rsidR="00D517AB">
        <w:t xml:space="preserve">who had made it to the last stages of AD severity. I think collecting more data from each stage of AD, as well as the many different subtype combinations of AD, would be the biggest challenge in the field. </w:t>
      </w:r>
      <w:r w:rsidR="00857C4A">
        <w:t xml:space="preserve">As it stands, the same issues of not enough training data to improve accuracy or get good accuracy with multi-class classification algorithms would probably hamper efforts with these datasets as well. </w:t>
      </w:r>
    </w:p>
    <w:p w14:paraId="4D598D58" w14:textId="77777777" w:rsidR="000103B4" w:rsidRDefault="000103B4" w:rsidP="00DE3485">
      <w:pPr>
        <w:tabs>
          <w:tab w:val="left" w:pos="5480"/>
        </w:tabs>
        <w:spacing w:after="0" w:line="240" w:lineRule="auto"/>
      </w:pPr>
    </w:p>
    <w:p w14:paraId="5BE41574" w14:textId="62D8F665" w:rsidR="00050FEE" w:rsidRDefault="00EF3B51" w:rsidP="00DE3485">
      <w:pPr>
        <w:tabs>
          <w:tab w:val="left" w:pos="5480"/>
        </w:tabs>
        <w:spacing w:after="0" w:line="240" w:lineRule="auto"/>
      </w:pPr>
      <w:r>
        <w:t>##### References</w:t>
      </w:r>
    </w:p>
    <w:p w14:paraId="0BED8D58" w14:textId="77777777" w:rsidR="00EF3B51" w:rsidRDefault="00EF3B51" w:rsidP="00DE3485">
      <w:pPr>
        <w:tabs>
          <w:tab w:val="left" w:pos="5480"/>
        </w:tabs>
        <w:spacing w:after="0" w:line="240" w:lineRule="auto"/>
      </w:pPr>
    </w:p>
    <w:p w14:paraId="33C10DFF" w14:textId="23C1A5FB"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Arevalo-Rodriguez, I., Smailagic, N., </w:t>
      </w:r>
      <w:proofErr w:type="spellStart"/>
      <w:r>
        <w:rPr>
          <w:rFonts w:ascii="Times New Roman" w:hAnsi="Times New Roman" w:cs="Times New Roman"/>
          <w:kern w:val="0"/>
          <w:sz w:val="24"/>
          <w:szCs w:val="24"/>
        </w:rPr>
        <w:t>Roqué-Figuls</w:t>
      </w:r>
      <w:proofErr w:type="spellEnd"/>
      <w:r>
        <w:rPr>
          <w:rFonts w:ascii="Times New Roman" w:hAnsi="Times New Roman" w:cs="Times New Roman"/>
          <w:kern w:val="0"/>
          <w:sz w:val="24"/>
          <w:szCs w:val="24"/>
        </w:rPr>
        <w:t xml:space="preserve">, M., </w:t>
      </w:r>
      <w:proofErr w:type="spellStart"/>
      <w:r>
        <w:rPr>
          <w:rFonts w:ascii="Times New Roman" w:hAnsi="Times New Roman" w:cs="Times New Roman"/>
          <w:kern w:val="0"/>
          <w:sz w:val="24"/>
          <w:szCs w:val="24"/>
        </w:rPr>
        <w:t>Ciapponi</w:t>
      </w:r>
      <w:proofErr w:type="spellEnd"/>
      <w:r>
        <w:rPr>
          <w:rFonts w:ascii="Times New Roman" w:hAnsi="Times New Roman" w:cs="Times New Roman"/>
          <w:kern w:val="0"/>
          <w:sz w:val="24"/>
          <w:szCs w:val="24"/>
        </w:rPr>
        <w:t xml:space="preserve">, A., Sanchez-Perez, E., </w:t>
      </w:r>
      <w:proofErr w:type="spellStart"/>
      <w:r>
        <w:rPr>
          <w:rFonts w:ascii="Times New Roman" w:hAnsi="Times New Roman" w:cs="Times New Roman"/>
          <w:kern w:val="0"/>
          <w:sz w:val="24"/>
          <w:szCs w:val="24"/>
        </w:rPr>
        <w:t>Giannakou</w:t>
      </w:r>
      <w:proofErr w:type="spellEnd"/>
      <w:r>
        <w:rPr>
          <w:rFonts w:ascii="Times New Roman" w:hAnsi="Times New Roman" w:cs="Times New Roman"/>
          <w:kern w:val="0"/>
          <w:sz w:val="24"/>
          <w:szCs w:val="24"/>
        </w:rPr>
        <w:t xml:space="preserve">, A., Pedraza, O. L., </w:t>
      </w:r>
      <w:proofErr w:type="spellStart"/>
      <w:r>
        <w:rPr>
          <w:rFonts w:ascii="Times New Roman" w:hAnsi="Times New Roman" w:cs="Times New Roman"/>
          <w:kern w:val="0"/>
          <w:sz w:val="24"/>
          <w:szCs w:val="24"/>
        </w:rPr>
        <w:t>Bonfill</w:t>
      </w:r>
      <w:proofErr w:type="spellEnd"/>
      <w:r>
        <w:rPr>
          <w:rFonts w:ascii="Times New Roman" w:hAnsi="Times New Roman" w:cs="Times New Roman"/>
          <w:kern w:val="0"/>
          <w:sz w:val="24"/>
          <w:szCs w:val="24"/>
        </w:rPr>
        <w:t xml:space="preserve"> </w:t>
      </w:r>
      <w:proofErr w:type="spellStart"/>
      <w:r>
        <w:rPr>
          <w:rFonts w:ascii="Times New Roman" w:hAnsi="Times New Roman" w:cs="Times New Roman"/>
          <w:kern w:val="0"/>
          <w:sz w:val="24"/>
          <w:szCs w:val="24"/>
        </w:rPr>
        <w:t>Cosp</w:t>
      </w:r>
      <w:proofErr w:type="spellEnd"/>
      <w:r>
        <w:rPr>
          <w:rFonts w:ascii="Times New Roman" w:hAnsi="Times New Roman" w:cs="Times New Roman"/>
          <w:kern w:val="0"/>
          <w:sz w:val="24"/>
          <w:szCs w:val="24"/>
        </w:rPr>
        <w:t xml:space="preserve">, X., &amp; Cullum, S. (2021). Mini-Mental State Examination (MMSE) for the early detection of dementia in people with mild cognitive </w:t>
      </w:r>
      <w:r>
        <w:rPr>
          <w:rFonts w:ascii="Times New Roman" w:hAnsi="Times New Roman" w:cs="Times New Roman"/>
          <w:kern w:val="0"/>
          <w:sz w:val="24"/>
          <w:szCs w:val="24"/>
        </w:rPr>
        <w:lastRenderedPageBreak/>
        <w:t xml:space="preserve">impairment (MCI). </w:t>
      </w:r>
      <w:r>
        <w:rPr>
          <w:rFonts w:ascii="Times New Roman" w:hAnsi="Times New Roman" w:cs="Times New Roman"/>
          <w:i/>
          <w:iCs/>
          <w:kern w:val="0"/>
          <w:sz w:val="24"/>
          <w:szCs w:val="24"/>
        </w:rPr>
        <w:t>Cochrane Database of Systematic Review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021</w:t>
      </w:r>
      <w:r>
        <w:rPr>
          <w:rFonts w:ascii="Times New Roman" w:hAnsi="Times New Roman" w:cs="Times New Roman"/>
          <w:kern w:val="0"/>
          <w:sz w:val="24"/>
          <w:szCs w:val="24"/>
        </w:rPr>
        <w:t xml:space="preserve">(7). </w:t>
      </w:r>
      <w:hyperlink r:id="rId25" w:history="1">
        <w:r w:rsidR="0020175B" w:rsidRPr="0051623A">
          <w:rPr>
            <w:rStyle w:val="Hyperlink"/>
            <w:rFonts w:ascii="Times New Roman" w:hAnsi="Times New Roman" w:cs="Times New Roman"/>
            <w:kern w:val="0"/>
            <w:sz w:val="24"/>
            <w:szCs w:val="24"/>
          </w:rPr>
          <w:t>https://doi.org/10.1002/14651858.CD010783.pub3</w:t>
        </w:r>
      </w:hyperlink>
      <w:r w:rsidR="0020175B">
        <w:rPr>
          <w:rFonts w:ascii="Times New Roman" w:hAnsi="Times New Roman" w:cs="Times New Roman"/>
          <w:kern w:val="0"/>
          <w:sz w:val="24"/>
          <w:szCs w:val="24"/>
        </w:rPr>
        <w:t xml:space="preserve"> </w:t>
      </w:r>
    </w:p>
    <w:p w14:paraId="1042CA61" w14:textId="77777777"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each, T. G., </w:t>
      </w:r>
      <w:proofErr w:type="spellStart"/>
      <w:r>
        <w:rPr>
          <w:rFonts w:ascii="Times New Roman" w:hAnsi="Times New Roman" w:cs="Times New Roman"/>
          <w:kern w:val="0"/>
          <w:sz w:val="24"/>
          <w:szCs w:val="24"/>
        </w:rPr>
        <w:t>Monsell</w:t>
      </w:r>
      <w:proofErr w:type="spellEnd"/>
      <w:r>
        <w:rPr>
          <w:rFonts w:ascii="Times New Roman" w:hAnsi="Times New Roman" w:cs="Times New Roman"/>
          <w:kern w:val="0"/>
          <w:sz w:val="24"/>
          <w:szCs w:val="24"/>
        </w:rPr>
        <w:t xml:space="preserve">, S. E., Phillips, L. E., &amp; </w:t>
      </w:r>
      <w:proofErr w:type="spellStart"/>
      <w:r>
        <w:rPr>
          <w:rFonts w:ascii="Times New Roman" w:hAnsi="Times New Roman" w:cs="Times New Roman"/>
          <w:kern w:val="0"/>
          <w:sz w:val="24"/>
          <w:szCs w:val="24"/>
        </w:rPr>
        <w:t>Kukull</w:t>
      </w:r>
      <w:proofErr w:type="spellEnd"/>
      <w:r>
        <w:rPr>
          <w:rFonts w:ascii="Times New Roman" w:hAnsi="Times New Roman" w:cs="Times New Roman"/>
          <w:kern w:val="0"/>
          <w:sz w:val="24"/>
          <w:szCs w:val="24"/>
        </w:rPr>
        <w:t xml:space="preserve">, W. (2012). Accuracy of the Clinical Diagnosis of Alzheimer Disease at National Institute on Aging Alzheimer Disease Centers, 2005Y2010. </w:t>
      </w:r>
      <w:r>
        <w:rPr>
          <w:rFonts w:ascii="Times New Roman" w:hAnsi="Times New Roman" w:cs="Times New Roman"/>
          <w:i/>
          <w:iCs/>
          <w:kern w:val="0"/>
          <w:sz w:val="24"/>
          <w:szCs w:val="24"/>
        </w:rPr>
        <w:t xml:space="preserve">J </w:t>
      </w:r>
      <w:proofErr w:type="spellStart"/>
      <w:r>
        <w:rPr>
          <w:rFonts w:ascii="Times New Roman" w:hAnsi="Times New Roman" w:cs="Times New Roman"/>
          <w:i/>
          <w:iCs/>
          <w:kern w:val="0"/>
          <w:sz w:val="24"/>
          <w:szCs w:val="24"/>
        </w:rPr>
        <w:t>Neuropathol</w:t>
      </w:r>
      <w:proofErr w:type="spellEnd"/>
      <w:r>
        <w:rPr>
          <w:rFonts w:ascii="Times New Roman" w:hAnsi="Times New Roman" w:cs="Times New Roman"/>
          <w:i/>
          <w:iCs/>
          <w:kern w:val="0"/>
          <w:sz w:val="24"/>
          <w:szCs w:val="24"/>
        </w:rPr>
        <w:t xml:space="preserve"> Exp Neurol</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71</w:t>
      </w:r>
      <w:r>
        <w:rPr>
          <w:rFonts w:ascii="Times New Roman" w:hAnsi="Times New Roman" w:cs="Times New Roman"/>
          <w:kern w:val="0"/>
          <w:sz w:val="24"/>
          <w:szCs w:val="24"/>
        </w:rPr>
        <w:t>(4).</w:t>
      </w:r>
    </w:p>
    <w:p w14:paraId="6D5A9D70" w14:textId="7FB14AAB"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en Ammar, R., &amp; Ben Ayed, Y. (2018). Speech Processing for Early Alzheimer Disease Diagnosis: Machine Learning Based Approach. </w:t>
      </w:r>
      <w:r>
        <w:rPr>
          <w:rFonts w:ascii="Times New Roman" w:hAnsi="Times New Roman" w:cs="Times New Roman"/>
          <w:i/>
          <w:iCs/>
          <w:kern w:val="0"/>
          <w:sz w:val="24"/>
          <w:szCs w:val="24"/>
        </w:rPr>
        <w:t>2018 IEEE/ACS 15th International Conference on Computer Systems and Applications (AICCSA)</w:t>
      </w:r>
      <w:r>
        <w:rPr>
          <w:rFonts w:ascii="Times New Roman" w:hAnsi="Times New Roman" w:cs="Times New Roman"/>
          <w:kern w:val="0"/>
          <w:sz w:val="24"/>
          <w:szCs w:val="24"/>
        </w:rPr>
        <w:t xml:space="preserve">, 1–8. </w:t>
      </w:r>
      <w:hyperlink r:id="rId26" w:history="1">
        <w:r w:rsidR="0020175B" w:rsidRPr="0051623A">
          <w:rPr>
            <w:rStyle w:val="Hyperlink"/>
            <w:rFonts w:ascii="Times New Roman" w:hAnsi="Times New Roman" w:cs="Times New Roman"/>
            <w:kern w:val="0"/>
            <w:sz w:val="24"/>
            <w:szCs w:val="24"/>
          </w:rPr>
          <w:t>https://doi.org/10.1109/AICCSA.2018.8612831</w:t>
        </w:r>
      </w:hyperlink>
      <w:r w:rsidR="0020175B">
        <w:rPr>
          <w:rFonts w:ascii="Times New Roman" w:hAnsi="Times New Roman" w:cs="Times New Roman"/>
          <w:kern w:val="0"/>
          <w:sz w:val="24"/>
          <w:szCs w:val="24"/>
        </w:rPr>
        <w:t xml:space="preserve"> </w:t>
      </w:r>
    </w:p>
    <w:p w14:paraId="4856C65A" w14:textId="36F4856C"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oysen, J. (n.d.). </w:t>
      </w:r>
      <w:r>
        <w:rPr>
          <w:rFonts w:ascii="Times New Roman" w:hAnsi="Times New Roman" w:cs="Times New Roman"/>
          <w:i/>
          <w:iCs/>
          <w:kern w:val="0"/>
          <w:sz w:val="24"/>
          <w:szCs w:val="24"/>
        </w:rPr>
        <w:t xml:space="preserve">MRI and </w:t>
      </w:r>
      <w:proofErr w:type="spellStart"/>
      <w:r>
        <w:rPr>
          <w:rFonts w:ascii="Times New Roman" w:hAnsi="Times New Roman" w:cs="Times New Roman"/>
          <w:i/>
          <w:iCs/>
          <w:kern w:val="0"/>
          <w:sz w:val="24"/>
          <w:szCs w:val="24"/>
        </w:rPr>
        <w:t>Alzheimers</w:t>
      </w:r>
      <w:proofErr w:type="spellEnd"/>
      <w:r>
        <w:rPr>
          <w:rFonts w:ascii="Times New Roman" w:hAnsi="Times New Roman" w:cs="Times New Roman"/>
          <w:kern w:val="0"/>
          <w:sz w:val="24"/>
          <w:szCs w:val="24"/>
        </w:rPr>
        <w:t xml:space="preserve">. Kaggle. Retrieved May 11, 2023, from </w:t>
      </w:r>
      <w:hyperlink r:id="rId27" w:history="1">
        <w:r w:rsidR="0020175B" w:rsidRPr="0051623A">
          <w:rPr>
            <w:rStyle w:val="Hyperlink"/>
            <w:rFonts w:ascii="Times New Roman" w:hAnsi="Times New Roman" w:cs="Times New Roman"/>
            <w:kern w:val="0"/>
            <w:sz w:val="24"/>
            <w:szCs w:val="24"/>
          </w:rPr>
          <w:t>https://www.kaggle.com/datasets/jboysen/mri-and-alzheimers</w:t>
        </w:r>
      </w:hyperlink>
      <w:r w:rsidR="0020175B">
        <w:rPr>
          <w:rFonts w:ascii="Times New Roman" w:hAnsi="Times New Roman" w:cs="Times New Roman"/>
          <w:kern w:val="0"/>
          <w:sz w:val="24"/>
          <w:szCs w:val="24"/>
        </w:rPr>
        <w:t xml:space="preserve"> </w:t>
      </w:r>
    </w:p>
    <w:p w14:paraId="44043D7E" w14:textId="20983D16"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proofErr w:type="spellStart"/>
      <w:r>
        <w:rPr>
          <w:rFonts w:ascii="Times New Roman" w:hAnsi="Times New Roman" w:cs="Times New Roman"/>
          <w:kern w:val="0"/>
          <w:sz w:val="24"/>
          <w:szCs w:val="24"/>
        </w:rPr>
        <w:t>Breijyeh</w:t>
      </w:r>
      <w:proofErr w:type="spellEnd"/>
      <w:r>
        <w:rPr>
          <w:rFonts w:ascii="Times New Roman" w:hAnsi="Times New Roman" w:cs="Times New Roman"/>
          <w:kern w:val="0"/>
          <w:sz w:val="24"/>
          <w:szCs w:val="24"/>
        </w:rPr>
        <w:t xml:space="preserve">, Z., &amp; </w:t>
      </w:r>
      <w:proofErr w:type="spellStart"/>
      <w:r>
        <w:rPr>
          <w:rFonts w:ascii="Times New Roman" w:hAnsi="Times New Roman" w:cs="Times New Roman"/>
          <w:kern w:val="0"/>
          <w:sz w:val="24"/>
          <w:szCs w:val="24"/>
        </w:rPr>
        <w:t>Karaman</w:t>
      </w:r>
      <w:proofErr w:type="spellEnd"/>
      <w:r>
        <w:rPr>
          <w:rFonts w:ascii="Times New Roman" w:hAnsi="Times New Roman" w:cs="Times New Roman"/>
          <w:kern w:val="0"/>
          <w:sz w:val="24"/>
          <w:szCs w:val="24"/>
        </w:rPr>
        <w:t xml:space="preserve">, R. (2020). Comprehensive Review </w:t>
      </w:r>
      <w:proofErr w:type="gramStart"/>
      <w:r>
        <w:rPr>
          <w:rFonts w:ascii="Times New Roman" w:hAnsi="Times New Roman" w:cs="Times New Roman"/>
          <w:kern w:val="0"/>
          <w:sz w:val="24"/>
          <w:szCs w:val="24"/>
        </w:rPr>
        <w:t>on</w:t>
      </w:r>
      <w:proofErr w:type="gramEnd"/>
      <w:r>
        <w:rPr>
          <w:rFonts w:ascii="Times New Roman" w:hAnsi="Times New Roman" w:cs="Times New Roman"/>
          <w:kern w:val="0"/>
          <w:sz w:val="24"/>
          <w:szCs w:val="24"/>
        </w:rPr>
        <w:t xml:space="preserve"> Alzheimer’s Disease: Causes and Treatment. </w:t>
      </w:r>
      <w:r>
        <w:rPr>
          <w:rFonts w:ascii="Times New Roman" w:hAnsi="Times New Roman" w:cs="Times New Roman"/>
          <w:i/>
          <w:iCs/>
          <w:kern w:val="0"/>
          <w:sz w:val="24"/>
          <w:szCs w:val="24"/>
        </w:rPr>
        <w:t>Molecule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5</w:t>
      </w:r>
      <w:r>
        <w:rPr>
          <w:rFonts w:ascii="Times New Roman" w:hAnsi="Times New Roman" w:cs="Times New Roman"/>
          <w:kern w:val="0"/>
          <w:sz w:val="24"/>
          <w:szCs w:val="24"/>
        </w:rPr>
        <w:t xml:space="preserve">(24), 5789. </w:t>
      </w:r>
      <w:hyperlink r:id="rId28" w:history="1">
        <w:r w:rsidR="0020175B" w:rsidRPr="0051623A">
          <w:rPr>
            <w:rStyle w:val="Hyperlink"/>
            <w:rFonts w:ascii="Times New Roman" w:hAnsi="Times New Roman" w:cs="Times New Roman"/>
            <w:kern w:val="0"/>
            <w:sz w:val="24"/>
            <w:szCs w:val="24"/>
          </w:rPr>
          <w:t>https://doi.org/10.3390/molecules25245789</w:t>
        </w:r>
      </w:hyperlink>
      <w:r w:rsidR="0020175B">
        <w:rPr>
          <w:rFonts w:ascii="Times New Roman" w:hAnsi="Times New Roman" w:cs="Times New Roman"/>
          <w:kern w:val="0"/>
          <w:sz w:val="24"/>
          <w:szCs w:val="24"/>
        </w:rPr>
        <w:t xml:space="preserve"> </w:t>
      </w:r>
    </w:p>
    <w:p w14:paraId="71B7D998" w14:textId="67814B23"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uckner, R. L., Head, D., Parker, J., </w:t>
      </w:r>
      <w:proofErr w:type="spellStart"/>
      <w:r>
        <w:rPr>
          <w:rFonts w:ascii="Times New Roman" w:hAnsi="Times New Roman" w:cs="Times New Roman"/>
          <w:kern w:val="0"/>
          <w:sz w:val="24"/>
          <w:szCs w:val="24"/>
        </w:rPr>
        <w:t>Fotenos</w:t>
      </w:r>
      <w:proofErr w:type="spellEnd"/>
      <w:r>
        <w:rPr>
          <w:rFonts w:ascii="Times New Roman" w:hAnsi="Times New Roman" w:cs="Times New Roman"/>
          <w:kern w:val="0"/>
          <w:sz w:val="24"/>
          <w:szCs w:val="24"/>
        </w:rPr>
        <w:t xml:space="preserve">, A. F., Marcus, D., Morris, J. C., &amp; Snyder, A. Z. (2004). A unified approach for morphometric and functional data analysis in young, old, and demented adults using automated atlas-based head size normalization: Reliability and validation against manual measurement of total intracranial volume. </w:t>
      </w:r>
      <w:proofErr w:type="spellStart"/>
      <w:r>
        <w:rPr>
          <w:rFonts w:ascii="Times New Roman" w:hAnsi="Times New Roman" w:cs="Times New Roman"/>
          <w:i/>
          <w:iCs/>
          <w:kern w:val="0"/>
          <w:sz w:val="24"/>
          <w:szCs w:val="24"/>
        </w:rPr>
        <w:t>NeuroImage</w:t>
      </w:r>
      <w:proofErr w:type="spellEnd"/>
      <w:r>
        <w:rPr>
          <w:rFonts w:ascii="Times New Roman" w:hAnsi="Times New Roman" w:cs="Times New Roman"/>
          <w:kern w:val="0"/>
          <w:sz w:val="24"/>
          <w:szCs w:val="24"/>
        </w:rPr>
        <w:t xml:space="preserve">, </w:t>
      </w:r>
      <w:r>
        <w:rPr>
          <w:rFonts w:ascii="Times New Roman" w:hAnsi="Times New Roman" w:cs="Times New Roman"/>
          <w:i/>
          <w:iCs/>
          <w:kern w:val="0"/>
          <w:sz w:val="24"/>
          <w:szCs w:val="24"/>
        </w:rPr>
        <w:t>23</w:t>
      </w:r>
      <w:r>
        <w:rPr>
          <w:rFonts w:ascii="Times New Roman" w:hAnsi="Times New Roman" w:cs="Times New Roman"/>
          <w:kern w:val="0"/>
          <w:sz w:val="24"/>
          <w:szCs w:val="24"/>
        </w:rPr>
        <w:t xml:space="preserve">(2), 724–738. </w:t>
      </w:r>
      <w:hyperlink r:id="rId29" w:history="1">
        <w:r w:rsidR="0020175B" w:rsidRPr="0051623A">
          <w:rPr>
            <w:rStyle w:val="Hyperlink"/>
            <w:rFonts w:ascii="Times New Roman" w:hAnsi="Times New Roman" w:cs="Times New Roman"/>
            <w:kern w:val="0"/>
            <w:sz w:val="24"/>
            <w:szCs w:val="24"/>
          </w:rPr>
          <w:t>https://doi.org/10.1016/j.neuroimage.2004.06.018</w:t>
        </w:r>
      </w:hyperlink>
      <w:r w:rsidR="0020175B">
        <w:rPr>
          <w:rFonts w:ascii="Times New Roman" w:hAnsi="Times New Roman" w:cs="Times New Roman"/>
          <w:kern w:val="0"/>
          <w:sz w:val="24"/>
          <w:szCs w:val="24"/>
        </w:rPr>
        <w:t xml:space="preserve"> </w:t>
      </w:r>
    </w:p>
    <w:p w14:paraId="35239FB8" w14:textId="35C8EB03"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Deva, G. (2022). Diagnosis Of Alzheimer’s Disease Using Machine Learning. </w:t>
      </w:r>
      <w:r>
        <w:rPr>
          <w:rFonts w:ascii="Times New Roman" w:hAnsi="Times New Roman" w:cs="Times New Roman"/>
          <w:i/>
          <w:iCs/>
          <w:kern w:val="0"/>
          <w:sz w:val="24"/>
          <w:szCs w:val="24"/>
        </w:rPr>
        <w:t>International Journal of Engineering Technology and Management Science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w:t>
      </w:r>
      <w:r>
        <w:rPr>
          <w:rFonts w:ascii="Times New Roman" w:hAnsi="Times New Roman" w:cs="Times New Roman"/>
          <w:kern w:val="0"/>
          <w:sz w:val="24"/>
          <w:szCs w:val="24"/>
        </w:rPr>
        <w:t xml:space="preserve">(6). </w:t>
      </w:r>
      <w:hyperlink r:id="rId30" w:history="1">
        <w:r w:rsidR="0020175B" w:rsidRPr="0051623A">
          <w:rPr>
            <w:rStyle w:val="Hyperlink"/>
            <w:rFonts w:ascii="Times New Roman" w:hAnsi="Times New Roman" w:cs="Times New Roman"/>
            <w:kern w:val="0"/>
            <w:sz w:val="24"/>
            <w:szCs w:val="24"/>
          </w:rPr>
          <w:t>https://doi.org/DOI:10.46647/ijetms.2022.v06i06.110</w:t>
        </w:r>
      </w:hyperlink>
      <w:r w:rsidR="0020175B">
        <w:rPr>
          <w:rFonts w:ascii="Times New Roman" w:hAnsi="Times New Roman" w:cs="Times New Roman"/>
          <w:kern w:val="0"/>
          <w:sz w:val="24"/>
          <w:szCs w:val="24"/>
        </w:rPr>
        <w:t xml:space="preserve"> </w:t>
      </w:r>
    </w:p>
    <w:p w14:paraId="32B3274B" w14:textId="678B46C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proofErr w:type="spellStart"/>
      <w:r>
        <w:rPr>
          <w:rFonts w:ascii="Times New Roman" w:hAnsi="Times New Roman" w:cs="Times New Roman"/>
          <w:kern w:val="0"/>
          <w:sz w:val="24"/>
          <w:szCs w:val="24"/>
        </w:rPr>
        <w:t>Folstein</w:t>
      </w:r>
      <w:proofErr w:type="spellEnd"/>
      <w:r>
        <w:rPr>
          <w:rFonts w:ascii="Times New Roman" w:hAnsi="Times New Roman" w:cs="Times New Roman"/>
          <w:kern w:val="0"/>
          <w:sz w:val="24"/>
          <w:szCs w:val="24"/>
        </w:rPr>
        <w:t xml:space="preserve">, M. F., </w:t>
      </w:r>
      <w:proofErr w:type="spellStart"/>
      <w:r>
        <w:rPr>
          <w:rFonts w:ascii="Times New Roman" w:hAnsi="Times New Roman" w:cs="Times New Roman"/>
          <w:kern w:val="0"/>
          <w:sz w:val="24"/>
          <w:szCs w:val="24"/>
        </w:rPr>
        <w:t>Folstein</w:t>
      </w:r>
      <w:proofErr w:type="spellEnd"/>
      <w:r>
        <w:rPr>
          <w:rFonts w:ascii="Times New Roman" w:hAnsi="Times New Roman" w:cs="Times New Roman"/>
          <w:kern w:val="0"/>
          <w:sz w:val="24"/>
          <w:szCs w:val="24"/>
        </w:rPr>
        <w:t xml:space="preserve">, S. E., &amp; McHugh, P. R. (1975). “Mini-mental state.” </w:t>
      </w:r>
      <w:r>
        <w:rPr>
          <w:rFonts w:ascii="Times New Roman" w:hAnsi="Times New Roman" w:cs="Times New Roman"/>
          <w:i/>
          <w:iCs/>
          <w:kern w:val="0"/>
          <w:sz w:val="24"/>
          <w:szCs w:val="24"/>
        </w:rPr>
        <w:t>Journal of Psychiatric Research</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2</w:t>
      </w:r>
      <w:r>
        <w:rPr>
          <w:rFonts w:ascii="Times New Roman" w:hAnsi="Times New Roman" w:cs="Times New Roman"/>
          <w:kern w:val="0"/>
          <w:sz w:val="24"/>
          <w:szCs w:val="24"/>
        </w:rPr>
        <w:t xml:space="preserve">(3), 189–198. </w:t>
      </w:r>
      <w:hyperlink r:id="rId31" w:history="1">
        <w:r w:rsidR="0077179F" w:rsidRPr="0051623A">
          <w:rPr>
            <w:rStyle w:val="Hyperlink"/>
            <w:rFonts w:ascii="Times New Roman" w:hAnsi="Times New Roman" w:cs="Times New Roman"/>
            <w:kern w:val="0"/>
            <w:sz w:val="24"/>
            <w:szCs w:val="24"/>
          </w:rPr>
          <w:t>https://doi.org/10.1016/0022-3956(75)90026-6</w:t>
        </w:r>
      </w:hyperlink>
      <w:r w:rsidR="0077179F">
        <w:rPr>
          <w:rFonts w:ascii="Times New Roman" w:hAnsi="Times New Roman" w:cs="Times New Roman"/>
          <w:kern w:val="0"/>
          <w:sz w:val="24"/>
          <w:szCs w:val="24"/>
        </w:rPr>
        <w:t xml:space="preserve"> </w:t>
      </w:r>
    </w:p>
    <w:p w14:paraId="1DF72CBC" w14:textId="68538AE0"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lastRenderedPageBreak/>
        <w:t xml:space="preserve">Lecanemab, the New Alzheimer’s Treatment: 3 Things </w:t>
      </w:r>
      <w:proofErr w:type="gramStart"/>
      <w:r>
        <w:rPr>
          <w:rFonts w:ascii="Times New Roman" w:hAnsi="Times New Roman" w:cs="Times New Roman"/>
          <w:i/>
          <w:iCs/>
          <w:kern w:val="0"/>
          <w:sz w:val="24"/>
          <w:szCs w:val="24"/>
        </w:rPr>
        <w:t>To</w:t>
      </w:r>
      <w:proofErr w:type="gramEnd"/>
      <w:r>
        <w:rPr>
          <w:rFonts w:ascii="Times New Roman" w:hAnsi="Times New Roman" w:cs="Times New Roman"/>
          <w:i/>
          <w:iCs/>
          <w:kern w:val="0"/>
          <w:sz w:val="24"/>
          <w:szCs w:val="24"/>
        </w:rPr>
        <w:t xml:space="preserve"> Know</w:t>
      </w:r>
      <w:r>
        <w:rPr>
          <w:rFonts w:ascii="Times New Roman" w:hAnsi="Times New Roman" w:cs="Times New Roman"/>
          <w:kern w:val="0"/>
          <w:sz w:val="24"/>
          <w:szCs w:val="24"/>
        </w:rPr>
        <w:t xml:space="preserve">. (n.d.). Yale Medicine. Retrieved May 11, 2023, from </w:t>
      </w:r>
      <w:hyperlink r:id="rId32" w:history="1">
        <w:r w:rsidR="0077179F" w:rsidRPr="0051623A">
          <w:rPr>
            <w:rStyle w:val="Hyperlink"/>
            <w:rFonts w:ascii="Times New Roman" w:hAnsi="Times New Roman" w:cs="Times New Roman"/>
            <w:kern w:val="0"/>
            <w:sz w:val="24"/>
            <w:szCs w:val="24"/>
          </w:rPr>
          <w:t>https://www.yalemedicine.org/news/lecanemab-leqembi-new-alzheimers-drug</w:t>
        </w:r>
      </w:hyperlink>
      <w:r w:rsidR="0077179F">
        <w:rPr>
          <w:rFonts w:ascii="Times New Roman" w:hAnsi="Times New Roman" w:cs="Times New Roman"/>
          <w:kern w:val="0"/>
          <w:sz w:val="24"/>
          <w:szCs w:val="24"/>
        </w:rPr>
        <w:t xml:space="preserve"> </w:t>
      </w:r>
    </w:p>
    <w:p w14:paraId="2E7BDC86" w14:textId="4044162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Marcus, D. S., Wang, T. H., Parker, J., </w:t>
      </w:r>
      <w:proofErr w:type="spellStart"/>
      <w:r>
        <w:rPr>
          <w:rFonts w:ascii="Times New Roman" w:hAnsi="Times New Roman" w:cs="Times New Roman"/>
          <w:kern w:val="0"/>
          <w:sz w:val="24"/>
          <w:szCs w:val="24"/>
        </w:rPr>
        <w:t>Csernansky</w:t>
      </w:r>
      <w:proofErr w:type="spellEnd"/>
      <w:r>
        <w:rPr>
          <w:rFonts w:ascii="Times New Roman" w:hAnsi="Times New Roman" w:cs="Times New Roman"/>
          <w:kern w:val="0"/>
          <w:sz w:val="24"/>
          <w:szCs w:val="24"/>
        </w:rPr>
        <w:t xml:space="preserve">, J. G., Morris, J. C., &amp; Buckner, R. L. (2007). Open Access Series of Imaging Studies (OASIS): Cross-sectional MRI Data in Young, Middle Aged, Nondemented, and Demented Older Adults. </w:t>
      </w:r>
      <w:r>
        <w:rPr>
          <w:rFonts w:ascii="Times New Roman" w:hAnsi="Times New Roman" w:cs="Times New Roman"/>
          <w:i/>
          <w:iCs/>
          <w:kern w:val="0"/>
          <w:sz w:val="24"/>
          <w:szCs w:val="24"/>
        </w:rPr>
        <w:t>Journal of Cognitive Neuroscienc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9</w:t>
      </w:r>
      <w:r>
        <w:rPr>
          <w:rFonts w:ascii="Times New Roman" w:hAnsi="Times New Roman" w:cs="Times New Roman"/>
          <w:kern w:val="0"/>
          <w:sz w:val="24"/>
          <w:szCs w:val="24"/>
        </w:rPr>
        <w:t xml:space="preserve">(9), 1498–1507. </w:t>
      </w:r>
      <w:hyperlink r:id="rId33" w:history="1">
        <w:r w:rsidR="0077179F" w:rsidRPr="0051623A">
          <w:rPr>
            <w:rStyle w:val="Hyperlink"/>
            <w:rFonts w:ascii="Times New Roman" w:hAnsi="Times New Roman" w:cs="Times New Roman"/>
            <w:kern w:val="0"/>
            <w:sz w:val="24"/>
            <w:szCs w:val="24"/>
          </w:rPr>
          <w:t>https://doi.org/10.1162/jocn.2007.19.9.1498</w:t>
        </w:r>
      </w:hyperlink>
      <w:r w:rsidR="0077179F">
        <w:rPr>
          <w:rFonts w:ascii="Times New Roman" w:hAnsi="Times New Roman" w:cs="Times New Roman"/>
          <w:kern w:val="0"/>
          <w:sz w:val="24"/>
          <w:szCs w:val="24"/>
        </w:rPr>
        <w:t xml:space="preserve"> </w:t>
      </w:r>
    </w:p>
    <w:p w14:paraId="60C7CB4E" w14:textId="6CFB7089"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Mini-Mental State Exam (MMSE) Test for Alzheimer’s / Dementia</w:t>
      </w:r>
      <w:r>
        <w:rPr>
          <w:rFonts w:ascii="Times New Roman" w:hAnsi="Times New Roman" w:cs="Times New Roman"/>
          <w:kern w:val="0"/>
          <w:sz w:val="24"/>
          <w:szCs w:val="24"/>
        </w:rPr>
        <w:t xml:space="preserve">. (n.d.). Retrieved May 11, 2023, from </w:t>
      </w:r>
      <w:hyperlink r:id="rId34" w:history="1">
        <w:r w:rsidR="00C8408C" w:rsidRPr="0051623A">
          <w:rPr>
            <w:rStyle w:val="Hyperlink"/>
            <w:rFonts w:ascii="Times New Roman" w:hAnsi="Times New Roman" w:cs="Times New Roman"/>
            <w:kern w:val="0"/>
            <w:sz w:val="24"/>
            <w:szCs w:val="24"/>
          </w:rPr>
          <w:t>https://www.dementiacarecentral.com/mini-mental-state-exam/</w:t>
        </w:r>
      </w:hyperlink>
      <w:r w:rsidR="00C8408C">
        <w:rPr>
          <w:rFonts w:ascii="Times New Roman" w:hAnsi="Times New Roman" w:cs="Times New Roman"/>
          <w:kern w:val="0"/>
          <w:sz w:val="24"/>
          <w:szCs w:val="24"/>
        </w:rPr>
        <w:t xml:space="preserve"> </w:t>
      </w:r>
    </w:p>
    <w:p w14:paraId="6BCF6C3D" w14:textId="77777777"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Morris, J. C. (1993). The Clinical Dementia Rating (CDR): Current version and scoring rules. </w:t>
      </w:r>
      <w:r>
        <w:rPr>
          <w:rFonts w:ascii="Times New Roman" w:hAnsi="Times New Roman" w:cs="Times New Roman"/>
          <w:i/>
          <w:iCs/>
          <w:kern w:val="0"/>
          <w:sz w:val="24"/>
          <w:szCs w:val="24"/>
        </w:rPr>
        <w:t>Neurology</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43</w:t>
      </w:r>
      <w:r>
        <w:rPr>
          <w:rFonts w:ascii="Times New Roman" w:hAnsi="Times New Roman" w:cs="Times New Roman"/>
          <w:kern w:val="0"/>
          <w:sz w:val="24"/>
          <w:szCs w:val="24"/>
        </w:rPr>
        <w:t>(11), 2412.1-2412. https://doi.org/10.1212/WNL.43.11.2412</w:t>
      </w:r>
    </w:p>
    <w:p w14:paraId="0F785880" w14:textId="4F38DE2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Potential fabrication in research images threatens key theory of Alzheimer’s disease</w:t>
      </w:r>
      <w:r>
        <w:rPr>
          <w:rFonts w:ascii="Times New Roman" w:hAnsi="Times New Roman" w:cs="Times New Roman"/>
          <w:kern w:val="0"/>
          <w:sz w:val="24"/>
          <w:szCs w:val="24"/>
        </w:rPr>
        <w:t xml:space="preserve">. (n.d.). Retrieved May 11, 2023, from </w:t>
      </w:r>
      <w:hyperlink r:id="rId35" w:history="1">
        <w:r w:rsidR="00C8408C" w:rsidRPr="0051623A">
          <w:rPr>
            <w:rStyle w:val="Hyperlink"/>
            <w:rFonts w:ascii="Times New Roman" w:hAnsi="Times New Roman" w:cs="Times New Roman"/>
            <w:kern w:val="0"/>
            <w:sz w:val="24"/>
            <w:szCs w:val="24"/>
          </w:rPr>
          <w:t>https://www.science.org/content/article/potential-fabrication-research-images-threatens-key-theory-alzheimers-disease</w:t>
        </w:r>
      </w:hyperlink>
      <w:r w:rsidR="00C8408C">
        <w:rPr>
          <w:rFonts w:ascii="Times New Roman" w:hAnsi="Times New Roman" w:cs="Times New Roman"/>
          <w:kern w:val="0"/>
          <w:sz w:val="24"/>
          <w:szCs w:val="24"/>
        </w:rPr>
        <w:t xml:space="preserve"> </w:t>
      </w:r>
    </w:p>
    <w:p w14:paraId="16E7CF30" w14:textId="1C71DEE5"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 G. S. (2022, October 21). </w:t>
      </w:r>
      <w:r>
        <w:rPr>
          <w:rFonts w:ascii="Times New Roman" w:hAnsi="Times New Roman" w:cs="Times New Roman"/>
          <w:i/>
          <w:iCs/>
          <w:kern w:val="0"/>
          <w:sz w:val="24"/>
          <w:szCs w:val="24"/>
        </w:rPr>
        <w:t>Confusion Matrix to no Confusion Matrix in just 5mins</w:t>
      </w:r>
      <w:r>
        <w:rPr>
          <w:rFonts w:ascii="Times New Roman" w:hAnsi="Times New Roman" w:cs="Times New Roman"/>
          <w:kern w:val="0"/>
          <w:sz w:val="24"/>
          <w:szCs w:val="24"/>
        </w:rPr>
        <w:t xml:space="preserve">. Medium. </w:t>
      </w:r>
      <w:hyperlink r:id="rId36" w:history="1">
        <w:r w:rsidR="00C8408C" w:rsidRPr="0051623A">
          <w:rPr>
            <w:rStyle w:val="Hyperlink"/>
            <w:rFonts w:ascii="Times New Roman" w:hAnsi="Times New Roman" w:cs="Times New Roman"/>
            <w:kern w:val="0"/>
            <w:sz w:val="24"/>
            <w:szCs w:val="24"/>
          </w:rPr>
          <w:t>https://pub.towardsai.net/confusion-matrix-179b9c758b55</w:t>
        </w:r>
      </w:hyperlink>
      <w:r w:rsidR="00C8408C">
        <w:rPr>
          <w:rFonts w:ascii="Times New Roman" w:hAnsi="Times New Roman" w:cs="Times New Roman"/>
          <w:kern w:val="0"/>
          <w:sz w:val="24"/>
          <w:szCs w:val="24"/>
        </w:rPr>
        <w:t xml:space="preserve"> </w:t>
      </w:r>
    </w:p>
    <w:p w14:paraId="5604301D" w14:textId="5ABA4949"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eardon, S. (2023). Alzheimer’s drug </w:t>
      </w:r>
      <w:proofErr w:type="spellStart"/>
      <w:r>
        <w:rPr>
          <w:rFonts w:ascii="Times New Roman" w:hAnsi="Times New Roman" w:cs="Times New Roman"/>
          <w:kern w:val="0"/>
          <w:sz w:val="24"/>
          <w:szCs w:val="24"/>
        </w:rPr>
        <w:t>donanemab</w:t>
      </w:r>
      <w:proofErr w:type="spellEnd"/>
      <w:r>
        <w:rPr>
          <w:rFonts w:ascii="Times New Roman" w:hAnsi="Times New Roman" w:cs="Times New Roman"/>
          <w:kern w:val="0"/>
          <w:sz w:val="24"/>
          <w:szCs w:val="24"/>
        </w:rPr>
        <w:t xml:space="preserve">: What promising trial means for treatments. </w:t>
      </w:r>
      <w:r>
        <w:rPr>
          <w:rFonts w:ascii="Times New Roman" w:hAnsi="Times New Roman" w:cs="Times New Roman"/>
          <w:i/>
          <w:iCs/>
          <w:kern w:val="0"/>
          <w:sz w:val="24"/>
          <w:szCs w:val="24"/>
        </w:rPr>
        <w:t>Natur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17</w:t>
      </w:r>
      <w:r>
        <w:rPr>
          <w:rFonts w:ascii="Times New Roman" w:hAnsi="Times New Roman" w:cs="Times New Roman"/>
          <w:kern w:val="0"/>
          <w:sz w:val="24"/>
          <w:szCs w:val="24"/>
        </w:rPr>
        <w:t xml:space="preserve">(7960), 232–233. </w:t>
      </w:r>
      <w:hyperlink r:id="rId37" w:history="1">
        <w:r w:rsidR="00C8408C" w:rsidRPr="0051623A">
          <w:rPr>
            <w:rStyle w:val="Hyperlink"/>
            <w:rFonts w:ascii="Times New Roman" w:hAnsi="Times New Roman" w:cs="Times New Roman"/>
            <w:kern w:val="0"/>
            <w:sz w:val="24"/>
            <w:szCs w:val="24"/>
          </w:rPr>
          <w:t>https://doi.org/10.1038/d41586-023-01537-5</w:t>
        </w:r>
      </w:hyperlink>
      <w:r w:rsidR="00C8408C">
        <w:rPr>
          <w:rFonts w:ascii="Times New Roman" w:hAnsi="Times New Roman" w:cs="Times New Roman"/>
          <w:kern w:val="0"/>
          <w:sz w:val="24"/>
          <w:szCs w:val="24"/>
        </w:rPr>
        <w:t xml:space="preserve"> </w:t>
      </w:r>
    </w:p>
    <w:p w14:paraId="79B6B3E7" w14:textId="73ABD5D1"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ubin, E. H., </w:t>
      </w:r>
      <w:proofErr w:type="spellStart"/>
      <w:r>
        <w:rPr>
          <w:rFonts w:ascii="Times New Roman" w:hAnsi="Times New Roman" w:cs="Times New Roman"/>
          <w:kern w:val="0"/>
          <w:sz w:val="24"/>
          <w:szCs w:val="24"/>
        </w:rPr>
        <w:t>Storandt</w:t>
      </w:r>
      <w:proofErr w:type="spellEnd"/>
      <w:r>
        <w:rPr>
          <w:rFonts w:ascii="Times New Roman" w:hAnsi="Times New Roman" w:cs="Times New Roman"/>
          <w:kern w:val="0"/>
          <w:sz w:val="24"/>
          <w:szCs w:val="24"/>
        </w:rPr>
        <w:t xml:space="preserve">, M., Miller, J. P., </w:t>
      </w:r>
      <w:proofErr w:type="spellStart"/>
      <w:r>
        <w:rPr>
          <w:rFonts w:ascii="Times New Roman" w:hAnsi="Times New Roman" w:cs="Times New Roman"/>
          <w:kern w:val="0"/>
          <w:sz w:val="24"/>
          <w:szCs w:val="24"/>
        </w:rPr>
        <w:t>Kinscherf</w:t>
      </w:r>
      <w:proofErr w:type="spellEnd"/>
      <w:r>
        <w:rPr>
          <w:rFonts w:ascii="Times New Roman" w:hAnsi="Times New Roman" w:cs="Times New Roman"/>
          <w:kern w:val="0"/>
          <w:sz w:val="24"/>
          <w:szCs w:val="24"/>
        </w:rPr>
        <w:t xml:space="preserve">, D. A., Grant, E. A., Morris, J. C., &amp; Berg, L. (1998). A Prospective Study of Cognitive Function and Onset of Dementia in Cognitively Healthy Elders. </w:t>
      </w:r>
      <w:r>
        <w:rPr>
          <w:rFonts w:ascii="Times New Roman" w:hAnsi="Times New Roman" w:cs="Times New Roman"/>
          <w:i/>
          <w:iCs/>
          <w:kern w:val="0"/>
          <w:sz w:val="24"/>
          <w:szCs w:val="24"/>
        </w:rPr>
        <w:t>Archives of Neurology</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55</w:t>
      </w:r>
      <w:r>
        <w:rPr>
          <w:rFonts w:ascii="Times New Roman" w:hAnsi="Times New Roman" w:cs="Times New Roman"/>
          <w:kern w:val="0"/>
          <w:sz w:val="24"/>
          <w:szCs w:val="24"/>
        </w:rPr>
        <w:t xml:space="preserve">(3), 395. </w:t>
      </w:r>
      <w:hyperlink r:id="rId38" w:history="1">
        <w:r w:rsidR="00C8408C" w:rsidRPr="0051623A">
          <w:rPr>
            <w:rStyle w:val="Hyperlink"/>
            <w:rFonts w:ascii="Times New Roman" w:hAnsi="Times New Roman" w:cs="Times New Roman"/>
            <w:kern w:val="0"/>
            <w:sz w:val="24"/>
            <w:szCs w:val="24"/>
          </w:rPr>
          <w:t>https://doi.org/10.1001/archneur.55.3.395</w:t>
        </w:r>
      </w:hyperlink>
      <w:r w:rsidR="00C8408C">
        <w:rPr>
          <w:rFonts w:ascii="Times New Roman" w:hAnsi="Times New Roman" w:cs="Times New Roman"/>
          <w:kern w:val="0"/>
          <w:sz w:val="24"/>
          <w:szCs w:val="24"/>
        </w:rPr>
        <w:t xml:space="preserve"> </w:t>
      </w:r>
    </w:p>
    <w:p w14:paraId="7120B048" w14:textId="37CEA074"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Taking the Confusion Out of Confusion Matrices | by Allison Ragan | Towards Data Science</w:t>
      </w:r>
      <w:r>
        <w:rPr>
          <w:rFonts w:ascii="Times New Roman" w:hAnsi="Times New Roman" w:cs="Times New Roman"/>
          <w:kern w:val="0"/>
          <w:sz w:val="24"/>
          <w:szCs w:val="24"/>
        </w:rPr>
        <w:t xml:space="preserve">. </w:t>
      </w:r>
      <w:r>
        <w:rPr>
          <w:rFonts w:ascii="Times New Roman" w:hAnsi="Times New Roman" w:cs="Times New Roman"/>
          <w:kern w:val="0"/>
          <w:sz w:val="24"/>
          <w:szCs w:val="24"/>
        </w:rPr>
        <w:lastRenderedPageBreak/>
        <w:t xml:space="preserve">(n.d.). Retrieved May 14, 2023, from </w:t>
      </w:r>
      <w:hyperlink r:id="rId39" w:history="1">
        <w:r w:rsidR="00C8408C" w:rsidRPr="0051623A">
          <w:rPr>
            <w:rStyle w:val="Hyperlink"/>
            <w:rFonts w:ascii="Times New Roman" w:hAnsi="Times New Roman" w:cs="Times New Roman"/>
            <w:kern w:val="0"/>
            <w:sz w:val="24"/>
            <w:szCs w:val="24"/>
          </w:rPr>
          <w:t>https://towardsdatascience.com/taking-the-confusion-out-of-confusion-matrices-c1ce054b3d3e</w:t>
        </w:r>
      </w:hyperlink>
      <w:r w:rsidR="00C8408C">
        <w:rPr>
          <w:rFonts w:ascii="Times New Roman" w:hAnsi="Times New Roman" w:cs="Times New Roman"/>
          <w:kern w:val="0"/>
          <w:sz w:val="24"/>
          <w:szCs w:val="24"/>
        </w:rPr>
        <w:t xml:space="preserve"> </w:t>
      </w:r>
    </w:p>
    <w:p w14:paraId="0E17B4AB" w14:textId="0E318CF6"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Woloshin, S., &amp; Kesselheim, A. S. (2022). What to Know About the Alzheimer Drug Aducanumab (</w:t>
      </w:r>
      <w:proofErr w:type="spellStart"/>
      <w:r>
        <w:rPr>
          <w:rFonts w:ascii="Times New Roman" w:hAnsi="Times New Roman" w:cs="Times New Roman"/>
          <w:kern w:val="0"/>
          <w:sz w:val="24"/>
          <w:szCs w:val="24"/>
        </w:rPr>
        <w:t>Aduhelm</w:t>
      </w:r>
      <w:proofErr w:type="spellEnd"/>
      <w:r>
        <w:rPr>
          <w:rFonts w:ascii="Times New Roman" w:hAnsi="Times New Roman" w:cs="Times New Roman"/>
          <w:kern w:val="0"/>
          <w:sz w:val="24"/>
          <w:szCs w:val="24"/>
        </w:rPr>
        <w:t xml:space="preserve">). </w:t>
      </w:r>
      <w:r>
        <w:rPr>
          <w:rFonts w:ascii="Times New Roman" w:hAnsi="Times New Roman" w:cs="Times New Roman"/>
          <w:i/>
          <w:iCs/>
          <w:kern w:val="0"/>
          <w:sz w:val="24"/>
          <w:szCs w:val="24"/>
        </w:rPr>
        <w:t>JAMA Internal Medicin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82</w:t>
      </w:r>
      <w:r>
        <w:rPr>
          <w:rFonts w:ascii="Times New Roman" w:hAnsi="Times New Roman" w:cs="Times New Roman"/>
          <w:kern w:val="0"/>
          <w:sz w:val="24"/>
          <w:szCs w:val="24"/>
        </w:rPr>
        <w:t xml:space="preserve">(8), 892. </w:t>
      </w:r>
      <w:hyperlink r:id="rId40" w:history="1">
        <w:r w:rsidR="00C8408C" w:rsidRPr="0051623A">
          <w:rPr>
            <w:rStyle w:val="Hyperlink"/>
            <w:rFonts w:ascii="Times New Roman" w:hAnsi="Times New Roman" w:cs="Times New Roman"/>
            <w:kern w:val="0"/>
            <w:sz w:val="24"/>
            <w:szCs w:val="24"/>
          </w:rPr>
          <w:t>https://doi.org/10.1001/jamainternmed.2022.1039</w:t>
        </w:r>
      </w:hyperlink>
      <w:r w:rsidR="00C8408C">
        <w:rPr>
          <w:rFonts w:ascii="Times New Roman" w:hAnsi="Times New Roman" w:cs="Times New Roman"/>
          <w:kern w:val="0"/>
          <w:sz w:val="24"/>
          <w:szCs w:val="24"/>
        </w:rPr>
        <w:t xml:space="preserve"> </w:t>
      </w:r>
    </w:p>
    <w:p w14:paraId="061D60CC" w14:textId="335431E0" w:rsidR="008A50E0" w:rsidRPr="00DE3485" w:rsidRDefault="008A50E0" w:rsidP="00EF3B51">
      <w:pPr>
        <w:pStyle w:val="ListParagraph"/>
        <w:tabs>
          <w:tab w:val="left" w:pos="5480"/>
        </w:tabs>
        <w:spacing w:after="0" w:line="240" w:lineRule="auto"/>
      </w:pPr>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030E"/>
    <w:rsid w:val="000103B4"/>
    <w:rsid w:val="00012A3F"/>
    <w:rsid w:val="000146EB"/>
    <w:rsid w:val="00041458"/>
    <w:rsid w:val="0005032E"/>
    <w:rsid w:val="00050FEE"/>
    <w:rsid w:val="00051ECD"/>
    <w:rsid w:val="00065FCE"/>
    <w:rsid w:val="00066F2C"/>
    <w:rsid w:val="00072AD6"/>
    <w:rsid w:val="00081A87"/>
    <w:rsid w:val="0008770D"/>
    <w:rsid w:val="00090745"/>
    <w:rsid w:val="000A21E6"/>
    <w:rsid w:val="000A3101"/>
    <w:rsid w:val="000A3F10"/>
    <w:rsid w:val="000B7F4F"/>
    <w:rsid w:val="000D1136"/>
    <w:rsid w:val="000D59B8"/>
    <w:rsid w:val="000E3311"/>
    <w:rsid w:val="000F3D28"/>
    <w:rsid w:val="000F4D6F"/>
    <w:rsid w:val="0010146F"/>
    <w:rsid w:val="00111B0F"/>
    <w:rsid w:val="001364A9"/>
    <w:rsid w:val="00147594"/>
    <w:rsid w:val="00162E82"/>
    <w:rsid w:val="00163396"/>
    <w:rsid w:val="0016784D"/>
    <w:rsid w:val="00172020"/>
    <w:rsid w:val="00185F9A"/>
    <w:rsid w:val="00191666"/>
    <w:rsid w:val="001A28B4"/>
    <w:rsid w:val="001B5027"/>
    <w:rsid w:val="001D1FFE"/>
    <w:rsid w:val="001E6FCF"/>
    <w:rsid w:val="001F0610"/>
    <w:rsid w:val="0020175B"/>
    <w:rsid w:val="002053B5"/>
    <w:rsid w:val="002208CA"/>
    <w:rsid w:val="00243E57"/>
    <w:rsid w:val="0025343B"/>
    <w:rsid w:val="00291365"/>
    <w:rsid w:val="00294994"/>
    <w:rsid w:val="002959D8"/>
    <w:rsid w:val="002B369A"/>
    <w:rsid w:val="002B623D"/>
    <w:rsid w:val="002C0777"/>
    <w:rsid w:val="002D0D2C"/>
    <w:rsid w:val="002E56DF"/>
    <w:rsid w:val="0030240F"/>
    <w:rsid w:val="003040CE"/>
    <w:rsid w:val="00311206"/>
    <w:rsid w:val="00311307"/>
    <w:rsid w:val="00314891"/>
    <w:rsid w:val="003205DD"/>
    <w:rsid w:val="00324DC7"/>
    <w:rsid w:val="003451BF"/>
    <w:rsid w:val="00346BD2"/>
    <w:rsid w:val="003509B3"/>
    <w:rsid w:val="00360AB1"/>
    <w:rsid w:val="00370F87"/>
    <w:rsid w:val="00374DF6"/>
    <w:rsid w:val="00375332"/>
    <w:rsid w:val="0037607C"/>
    <w:rsid w:val="00387BB0"/>
    <w:rsid w:val="00392B7E"/>
    <w:rsid w:val="003C53A8"/>
    <w:rsid w:val="003C7232"/>
    <w:rsid w:val="003D4425"/>
    <w:rsid w:val="003F2E94"/>
    <w:rsid w:val="003F4FDC"/>
    <w:rsid w:val="003F5442"/>
    <w:rsid w:val="00407D41"/>
    <w:rsid w:val="0042686C"/>
    <w:rsid w:val="00432BFE"/>
    <w:rsid w:val="004506FD"/>
    <w:rsid w:val="00456E72"/>
    <w:rsid w:val="004610AA"/>
    <w:rsid w:val="00466C64"/>
    <w:rsid w:val="00466D74"/>
    <w:rsid w:val="00477CCE"/>
    <w:rsid w:val="0048280E"/>
    <w:rsid w:val="004A54A3"/>
    <w:rsid w:val="004B0084"/>
    <w:rsid w:val="004B02D1"/>
    <w:rsid w:val="004B0665"/>
    <w:rsid w:val="004C1CF9"/>
    <w:rsid w:val="00502F2C"/>
    <w:rsid w:val="00511DD9"/>
    <w:rsid w:val="00530438"/>
    <w:rsid w:val="0053561A"/>
    <w:rsid w:val="00544E6F"/>
    <w:rsid w:val="00545D31"/>
    <w:rsid w:val="0054641E"/>
    <w:rsid w:val="00570771"/>
    <w:rsid w:val="00574018"/>
    <w:rsid w:val="005749D5"/>
    <w:rsid w:val="0058465B"/>
    <w:rsid w:val="00585895"/>
    <w:rsid w:val="005962D2"/>
    <w:rsid w:val="005A3F32"/>
    <w:rsid w:val="005A53A0"/>
    <w:rsid w:val="005B0245"/>
    <w:rsid w:val="005B31D6"/>
    <w:rsid w:val="005E51DF"/>
    <w:rsid w:val="0062030E"/>
    <w:rsid w:val="0062182A"/>
    <w:rsid w:val="00621F98"/>
    <w:rsid w:val="00623B48"/>
    <w:rsid w:val="00625D42"/>
    <w:rsid w:val="00632D67"/>
    <w:rsid w:val="006670E0"/>
    <w:rsid w:val="0067304E"/>
    <w:rsid w:val="00675CDC"/>
    <w:rsid w:val="00675ECD"/>
    <w:rsid w:val="00697446"/>
    <w:rsid w:val="006A1401"/>
    <w:rsid w:val="006B44A0"/>
    <w:rsid w:val="006B6EDD"/>
    <w:rsid w:val="006B7D60"/>
    <w:rsid w:val="006C0C64"/>
    <w:rsid w:val="006C4340"/>
    <w:rsid w:val="006E17DD"/>
    <w:rsid w:val="006E4930"/>
    <w:rsid w:val="006F0C41"/>
    <w:rsid w:val="007126C0"/>
    <w:rsid w:val="00726357"/>
    <w:rsid w:val="0073751F"/>
    <w:rsid w:val="00740F1B"/>
    <w:rsid w:val="0077179F"/>
    <w:rsid w:val="00784F75"/>
    <w:rsid w:val="007A20A8"/>
    <w:rsid w:val="007A6E53"/>
    <w:rsid w:val="007A6F21"/>
    <w:rsid w:val="007C7F8C"/>
    <w:rsid w:val="007E0412"/>
    <w:rsid w:val="007F2479"/>
    <w:rsid w:val="008072F9"/>
    <w:rsid w:val="0081093B"/>
    <w:rsid w:val="00811D68"/>
    <w:rsid w:val="00821A68"/>
    <w:rsid w:val="00827387"/>
    <w:rsid w:val="00836D8F"/>
    <w:rsid w:val="00843164"/>
    <w:rsid w:val="0085522C"/>
    <w:rsid w:val="00857C4A"/>
    <w:rsid w:val="0089731D"/>
    <w:rsid w:val="008A0315"/>
    <w:rsid w:val="008A4DDE"/>
    <w:rsid w:val="008A4F6A"/>
    <w:rsid w:val="008A50E0"/>
    <w:rsid w:val="008B33DC"/>
    <w:rsid w:val="008B50F8"/>
    <w:rsid w:val="008C4536"/>
    <w:rsid w:val="008D0295"/>
    <w:rsid w:val="008D5E1F"/>
    <w:rsid w:val="008D7BB5"/>
    <w:rsid w:val="008E4850"/>
    <w:rsid w:val="009121CB"/>
    <w:rsid w:val="00912A36"/>
    <w:rsid w:val="00912FCD"/>
    <w:rsid w:val="00931301"/>
    <w:rsid w:val="009630E8"/>
    <w:rsid w:val="009633A9"/>
    <w:rsid w:val="009740E6"/>
    <w:rsid w:val="00983439"/>
    <w:rsid w:val="00985E67"/>
    <w:rsid w:val="009A1426"/>
    <w:rsid w:val="009A1F12"/>
    <w:rsid w:val="009A7373"/>
    <w:rsid w:val="009B1646"/>
    <w:rsid w:val="009C2C72"/>
    <w:rsid w:val="009D30CD"/>
    <w:rsid w:val="009D4701"/>
    <w:rsid w:val="009E29FD"/>
    <w:rsid w:val="009E2BCB"/>
    <w:rsid w:val="009F0117"/>
    <w:rsid w:val="009F7C3D"/>
    <w:rsid w:val="00A054DD"/>
    <w:rsid w:val="00A06824"/>
    <w:rsid w:val="00A22A81"/>
    <w:rsid w:val="00A23C2C"/>
    <w:rsid w:val="00A24757"/>
    <w:rsid w:val="00A34049"/>
    <w:rsid w:val="00A42636"/>
    <w:rsid w:val="00A4330A"/>
    <w:rsid w:val="00A50217"/>
    <w:rsid w:val="00A53C4D"/>
    <w:rsid w:val="00A724EF"/>
    <w:rsid w:val="00A77D68"/>
    <w:rsid w:val="00A80F50"/>
    <w:rsid w:val="00A861E5"/>
    <w:rsid w:val="00A91C34"/>
    <w:rsid w:val="00A955C9"/>
    <w:rsid w:val="00AA256A"/>
    <w:rsid w:val="00AA3039"/>
    <w:rsid w:val="00AB09B4"/>
    <w:rsid w:val="00AB0AF8"/>
    <w:rsid w:val="00AB2D4C"/>
    <w:rsid w:val="00AC1142"/>
    <w:rsid w:val="00AD13C8"/>
    <w:rsid w:val="00AD61F1"/>
    <w:rsid w:val="00AF2209"/>
    <w:rsid w:val="00AF3AF9"/>
    <w:rsid w:val="00AF4B66"/>
    <w:rsid w:val="00B10704"/>
    <w:rsid w:val="00B12984"/>
    <w:rsid w:val="00B15883"/>
    <w:rsid w:val="00B171C1"/>
    <w:rsid w:val="00B175C2"/>
    <w:rsid w:val="00B22B1C"/>
    <w:rsid w:val="00B23298"/>
    <w:rsid w:val="00B314F1"/>
    <w:rsid w:val="00B3167D"/>
    <w:rsid w:val="00B37A7A"/>
    <w:rsid w:val="00B42A70"/>
    <w:rsid w:val="00B4398D"/>
    <w:rsid w:val="00B47F6B"/>
    <w:rsid w:val="00B55C4F"/>
    <w:rsid w:val="00B64BC3"/>
    <w:rsid w:val="00B83BF2"/>
    <w:rsid w:val="00B93D04"/>
    <w:rsid w:val="00B93D56"/>
    <w:rsid w:val="00BA1C88"/>
    <w:rsid w:val="00BA3C3A"/>
    <w:rsid w:val="00BB496D"/>
    <w:rsid w:val="00BC6201"/>
    <w:rsid w:val="00BD1F74"/>
    <w:rsid w:val="00BD50E1"/>
    <w:rsid w:val="00BD596A"/>
    <w:rsid w:val="00BD5B08"/>
    <w:rsid w:val="00C11709"/>
    <w:rsid w:val="00C25DE1"/>
    <w:rsid w:val="00C2669F"/>
    <w:rsid w:val="00C370BC"/>
    <w:rsid w:val="00C37629"/>
    <w:rsid w:val="00C45964"/>
    <w:rsid w:val="00C4607F"/>
    <w:rsid w:val="00C467DA"/>
    <w:rsid w:val="00C46840"/>
    <w:rsid w:val="00C531E8"/>
    <w:rsid w:val="00C72666"/>
    <w:rsid w:val="00C77E25"/>
    <w:rsid w:val="00C82B7B"/>
    <w:rsid w:val="00C8408C"/>
    <w:rsid w:val="00C86575"/>
    <w:rsid w:val="00C9462F"/>
    <w:rsid w:val="00C94D19"/>
    <w:rsid w:val="00C975EE"/>
    <w:rsid w:val="00CA2365"/>
    <w:rsid w:val="00CC57E4"/>
    <w:rsid w:val="00CD0875"/>
    <w:rsid w:val="00CE334B"/>
    <w:rsid w:val="00CE71F8"/>
    <w:rsid w:val="00D046BE"/>
    <w:rsid w:val="00D3125B"/>
    <w:rsid w:val="00D517AB"/>
    <w:rsid w:val="00D62646"/>
    <w:rsid w:val="00D913D0"/>
    <w:rsid w:val="00D96014"/>
    <w:rsid w:val="00DA0DDC"/>
    <w:rsid w:val="00DA751E"/>
    <w:rsid w:val="00DB0CF8"/>
    <w:rsid w:val="00DB1B4A"/>
    <w:rsid w:val="00DB2E64"/>
    <w:rsid w:val="00DB5316"/>
    <w:rsid w:val="00DC3885"/>
    <w:rsid w:val="00DC388D"/>
    <w:rsid w:val="00DD2FA2"/>
    <w:rsid w:val="00DE3485"/>
    <w:rsid w:val="00DE3C34"/>
    <w:rsid w:val="00DE496E"/>
    <w:rsid w:val="00DE526C"/>
    <w:rsid w:val="00DE651B"/>
    <w:rsid w:val="00E14734"/>
    <w:rsid w:val="00E22EE4"/>
    <w:rsid w:val="00E26208"/>
    <w:rsid w:val="00E4224D"/>
    <w:rsid w:val="00E44BE0"/>
    <w:rsid w:val="00E45F91"/>
    <w:rsid w:val="00E51901"/>
    <w:rsid w:val="00E56160"/>
    <w:rsid w:val="00E57C4F"/>
    <w:rsid w:val="00E57FFC"/>
    <w:rsid w:val="00E6351E"/>
    <w:rsid w:val="00E64A4F"/>
    <w:rsid w:val="00E739D4"/>
    <w:rsid w:val="00E816D2"/>
    <w:rsid w:val="00E82416"/>
    <w:rsid w:val="00E837EC"/>
    <w:rsid w:val="00E93342"/>
    <w:rsid w:val="00E94A39"/>
    <w:rsid w:val="00EB0598"/>
    <w:rsid w:val="00ED55AE"/>
    <w:rsid w:val="00ED58A0"/>
    <w:rsid w:val="00ED7DBC"/>
    <w:rsid w:val="00EE1F41"/>
    <w:rsid w:val="00EF3B51"/>
    <w:rsid w:val="00F0464E"/>
    <w:rsid w:val="00F071C2"/>
    <w:rsid w:val="00F22664"/>
    <w:rsid w:val="00F35C58"/>
    <w:rsid w:val="00F40CBC"/>
    <w:rsid w:val="00F430E5"/>
    <w:rsid w:val="00F551D0"/>
    <w:rsid w:val="00F55977"/>
    <w:rsid w:val="00F65A47"/>
    <w:rsid w:val="00F678E1"/>
    <w:rsid w:val="00F70F4F"/>
    <w:rsid w:val="00F835E2"/>
    <w:rsid w:val="00F90FE6"/>
    <w:rsid w:val="00FC1763"/>
    <w:rsid w:val="00FE1380"/>
    <w:rsid w:val="00FE2652"/>
    <w:rsid w:val="00FE6F40"/>
    <w:rsid w:val="00FF3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 w:type="character" w:styleId="Hyperlink">
    <w:name w:val="Hyperlink"/>
    <w:basedOn w:val="DefaultParagraphFont"/>
    <w:uiPriority w:val="99"/>
    <w:unhideWhenUsed/>
    <w:rsid w:val="0020175B"/>
    <w:rPr>
      <w:color w:val="0563C1" w:themeColor="hyperlink"/>
      <w:u w:val="single"/>
    </w:rPr>
  </w:style>
  <w:style w:type="character" w:styleId="UnresolvedMention">
    <w:name w:val="Unresolved Mention"/>
    <w:basedOn w:val="DefaultParagraphFont"/>
    <w:uiPriority w:val="99"/>
    <w:semiHidden/>
    <w:unhideWhenUsed/>
    <w:rsid w:val="002017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5046">
      <w:bodyDiv w:val="1"/>
      <w:marLeft w:val="0"/>
      <w:marRight w:val="0"/>
      <w:marTop w:val="0"/>
      <w:marBottom w:val="0"/>
      <w:divBdr>
        <w:top w:val="none" w:sz="0" w:space="0" w:color="auto"/>
        <w:left w:val="none" w:sz="0" w:space="0" w:color="auto"/>
        <w:bottom w:val="none" w:sz="0" w:space="0" w:color="auto"/>
        <w:right w:val="none" w:sz="0" w:space="0" w:color="auto"/>
      </w:divBdr>
      <w:divsChild>
        <w:div w:id="2140099316">
          <w:marLeft w:val="0"/>
          <w:marRight w:val="0"/>
          <w:marTop w:val="0"/>
          <w:marBottom w:val="0"/>
          <w:divBdr>
            <w:top w:val="none" w:sz="0" w:space="0" w:color="auto"/>
            <w:left w:val="none" w:sz="0" w:space="0" w:color="auto"/>
            <w:bottom w:val="none" w:sz="0" w:space="0" w:color="auto"/>
            <w:right w:val="none" w:sz="0" w:space="0" w:color="auto"/>
          </w:divBdr>
          <w:divsChild>
            <w:div w:id="286663286">
              <w:marLeft w:val="0"/>
              <w:marRight w:val="0"/>
              <w:marTop w:val="0"/>
              <w:marBottom w:val="0"/>
              <w:divBdr>
                <w:top w:val="none" w:sz="0" w:space="0" w:color="auto"/>
                <w:left w:val="none" w:sz="0" w:space="0" w:color="auto"/>
                <w:bottom w:val="none" w:sz="0" w:space="0" w:color="auto"/>
                <w:right w:val="none" w:sz="0" w:space="0" w:color="auto"/>
              </w:divBdr>
            </w:div>
            <w:div w:id="632642581">
              <w:marLeft w:val="0"/>
              <w:marRight w:val="0"/>
              <w:marTop w:val="0"/>
              <w:marBottom w:val="0"/>
              <w:divBdr>
                <w:top w:val="none" w:sz="0" w:space="0" w:color="auto"/>
                <w:left w:val="none" w:sz="0" w:space="0" w:color="auto"/>
                <w:bottom w:val="none" w:sz="0" w:space="0" w:color="auto"/>
                <w:right w:val="none" w:sz="0" w:space="0" w:color="auto"/>
              </w:divBdr>
            </w:div>
            <w:div w:id="1029456795">
              <w:marLeft w:val="0"/>
              <w:marRight w:val="0"/>
              <w:marTop w:val="0"/>
              <w:marBottom w:val="0"/>
              <w:divBdr>
                <w:top w:val="none" w:sz="0" w:space="0" w:color="auto"/>
                <w:left w:val="none" w:sz="0" w:space="0" w:color="auto"/>
                <w:bottom w:val="none" w:sz="0" w:space="0" w:color="auto"/>
                <w:right w:val="none" w:sz="0" w:space="0" w:color="auto"/>
              </w:divBdr>
            </w:div>
            <w:div w:id="101923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2711">
      <w:bodyDiv w:val="1"/>
      <w:marLeft w:val="0"/>
      <w:marRight w:val="0"/>
      <w:marTop w:val="0"/>
      <w:marBottom w:val="0"/>
      <w:divBdr>
        <w:top w:val="none" w:sz="0" w:space="0" w:color="auto"/>
        <w:left w:val="none" w:sz="0" w:space="0" w:color="auto"/>
        <w:bottom w:val="none" w:sz="0" w:space="0" w:color="auto"/>
        <w:right w:val="none" w:sz="0" w:space="0" w:color="auto"/>
      </w:divBdr>
    </w:div>
    <w:div w:id="642779896">
      <w:bodyDiv w:val="1"/>
      <w:marLeft w:val="0"/>
      <w:marRight w:val="0"/>
      <w:marTop w:val="0"/>
      <w:marBottom w:val="0"/>
      <w:divBdr>
        <w:top w:val="none" w:sz="0" w:space="0" w:color="auto"/>
        <w:left w:val="none" w:sz="0" w:space="0" w:color="auto"/>
        <w:bottom w:val="none" w:sz="0" w:space="0" w:color="auto"/>
        <w:right w:val="none" w:sz="0" w:space="0" w:color="auto"/>
      </w:divBdr>
      <w:divsChild>
        <w:div w:id="740256443">
          <w:marLeft w:val="0"/>
          <w:marRight w:val="0"/>
          <w:marTop w:val="0"/>
          <w:marBottom w:val="0"/>
          <w:divBdr>
            <w:top w:val="none" w:sz="0" w:space="0" w:color="auto"/>
            <w:left w:val="none" w:sz="0" w:space="0" w:color="auto"/>
            <w:bottom w:val="none" w:sz="0" w:space="0" w:color="auto"/>
            <w:right w:val="none" w:sz="0" w:space="0" w:color="auto"/>
          </w:divBdr>
          <w:divsChild>
            <w:div w:id="4383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560430">
      <w:bodyDiv w:val="1"/>
      <w:marLeft w:val="0"/>
      <w:marRight w:val="0"/>
      <w:marTop w:val="0"/>
      <w:marBottom w:val="0"/>
      <w:divBdr>
        <w:top w:val="none" w:sz="0" w:space="0" w:color="auto"/>
        <w:left w:val="none" w:sz="0" w:space="0" w:color="auto"/>
        <w:bottom w:val="none" w:sz="0" w:space="0" w:color="auto"/>
        <w:right w:val="none" w:sz="0" w:space="0" w:color="auto"/>
      </w:divBdr>
    </w:div>
    <w:div w:id="1478492741">
      <w:bodyDiv w:val="1"/>
      <w:marLeft w:val="0"/>
      <w:marRight w:val="0"/>
      <w:marTop w:val="0"/>
      <w:marBottom w:val="0"/>
      <w:divBdr>
        <w:top w:val="none" w:sz="0" w:space="0" w:color="auto"/>
        <w:left w:val="none" w:sz="0" w:space="0" w:color="auto"/>
        <w:bottom w:val="none" w:sz="0" w:space="0" w:color="auto"/>
        <w:right w:val="none" w:sz="0" w:space="0" w:color="auto"/>
      </w:divBdr>
      <w:divsChild>
        <w:div w:id="491457392">
          <w:marLeft w:val="480"/>
          <w:marRight w:val="0"/>
          <w:marTop w:val="0"/>
          <w:marBottom w:val="0"/>
          <w:divBdr>
            <w:top w:val="none" w:sz="0" w:space="0" w:color="auto"/>
            <w:left w:val="none" w:sz="0" w:space="0" w:color="auto"/>
            <w:bottom w:val="none" w:sz="0" w:space="0" w:color="auto"/>
            <w:right w:val="none" w:sz="0" w:space="0" w:color="auto"/>
          </w:divBdr>
          <w:divsChild>
            <w:div w:id="791827440">
              <w:marLeft w:val="0"/>
              <w:marRight w:val="0"/>
              <w:marTop w:val="0"/>
              <w:marBottom w:val="0"/>
              <w:divBdr>
                <w:top w:val="none" w:sz="0" w:space="0" w:color="auto"/>
                <w:left w:val="none" w:sz="0" w:space="0" w:color="auto"/>
                <w:bottom w:val="none" w:sz="0" w:space="0" w:color="auto"/>
                <w:right w:val="none" w:sz="0" w:space="0" w:color="auto"/>
              </w:divBdr>
            </w:div>
            <w:div w:id="1219240540">
              <w:marLeft w:val="0"/>
              <w:marRight w:val="0"/>
              <w:marTop w:val="0"/>
              <w:marBottom w:val="0"/>
              <w:divBdr>
                <w:top w:val="none" w:sz="0" w:space="0" w:color="auto"/>
                <w:left w:val="none" w:sz="0" w:space="0" w:color="auto"/>
                <w:bottom w:val="none" w:sz="0" w:space="0" w:color="auto"/>
                <w:right w:val="none" w:sz="0" w:space="0" w:color="auto"/>
              </w:divBdr>
            </w:div>
            <w:div w:id="783306156">
              <w:marLeft w:val="0"/>
              <w:marRight w:val="0"/>
              <w:marTop w:val="0"/>
              <w:marBottom w:val="0"/>
              <w:divBdr>
                <w:top w:val="none" w:sz="0" w:space="0" w:color="auto"/>
                <w:left w:val="none" w:sz="0" w:space="0" w:color="auto"/>
                <w:bottom w:val="none" w:sz="0" w:space="0" w:color="auto"/>
                <w:right w:val="none" w:sz="0" w:space="0" w:color="auto"/>
              </w:divBdr>
            </w:div>
            <w:div w:id="1724476577">
              <w:marLeft w:val="0"/>
              <w:marRight w:val="0"/>
              <w:marTop w:val="0"/>
              <w:marBottom w:val="0"/>
              <w:divBdr>
                <w:top w:val="none" w:sz="0" w:space="0" w:color="auto"/>
                <w:left w:val="none" w:sz="0" w:space="0" w:color="auto"/>
                <w:bottom w:val="none" w:sz="0" w:space="0" w:color="auto"/>
                <w:right w:val="none" w:sz="0" w:space="0" w:color="auto"/>
              </w:divBdr>
            </w:div>
            <w:div w:id="16852717">
              <w:marLeft w:val="0"/>
              <w:marRight w:val="0"/>
              <w:marTop w:val="0"/>
              <w:marBottom w:val="0"/>
              <w:divBdr>
                <w:top w:val="none" w:sz="0" w:space="0" w:color="auto"/>
                <w:left w:val="none" w:sz="0" w:space="0" w:color="auto"/>
                <w:bottom w:val="none" w:sz="0" w:space="0" w:color="auto"/>
                <w:right w:val="none" w:sz="0" w:space="0" w:color="auto"/>
              </w:divBdr>
            </w:div>
            <w:div w:id="1762676779">
              <w:marLeft w:val="0"/>
              <w:marRight w:val="0"/>
              <w:marTop w:val="0"/>
              <w:marBottom w:val="0"/>
              <w:divBdr>
                <w:top w:val="none" w:sz="0" w:space="0" w:color="auto"/>
                <w:left w:val="none" w:sz="0" w:space="0" w:color="auto"/>
                <w:bottom w:val="none" w:sz="0" w:space="0" w:color="auto"/>
                <w:right w:val="none" w:sz="0" w:space="0" w:color="auto"/>
              </w:divBdr>
            </w:div>
            <w:div w:id="494297281">
              <w:marLeft w:val="0"/>
              <w:marRight w:val="0"/>
              <w:marTop w:val="0"/>
              <w:marBottom w:val="0"/>
              <w:divBdr>
                <w:top w:val="none" w:sz="0" w:space="0" w:color="auto"/>
                <w:left w:val="none" w:sz="0" w:space="0" w:color="auto"/>
                <w:bottom w:val="none" w:sz="0" w:space="0" w:color="auto"/>
                <w:right w:val="none" w:sz="0" w:space="0" w:color="auto"/>
              </w:divBdr>
            </w:div>
            <w:div w:id="2029525503">
              <w:marLeft w:val="0"/>
              <w:marRight w:val="0"/>
              <w:marTop w:val="0"/>
              <w:marBottom w:val="0"/>
              <w:divBdr>
                <w:top w:val="none" w:sz="0" w:space="0" w:color="auto"/>
                <w:left w:val="none" w:sz="0" w:space="0" w:color="auto"/>
                <w:bottom w:val="none" w:sz="0" w:space="0" w:color="auto"/>
                <w:right w:val="none" w:sz="0" w:space="0" w:color="auto"/>
              </w:divBdr>
            </w:div>
            <w:div w:id="1506171610">
              <w:marLeft w:val="0"/>
              <w:marRight w:val="0"/>
              <w:marTop w:val="0"/>
              <w:marBottom w:val="0"/>
              <w:divBdr>
                <w:top w:val="none" w:sz="0" w:space="0" w:color="auto"/>
                <w:left w:val="none" w:sz="0" w:space="0" w:color="auto"/>
                <w:bottom w:val="none" w:sz="0" w:space="0" w:color="auto"/>
                <w:right w:val="none" w:sz="0" w:space="0" w:color="auto"/>
              </w:divBdr>
            </w:div>
            <w:div w:id="143275370">
              <w:marLeft w:val="0"/>
              <w:marRight w:val="0"/>
              <w:marTop w:val="0"/>
              <w:marBottom w:val="0"/>
              <w:divBdr>
                <w:top w:val="none" w:sz="0" w:space="0" w:color="auto"/>
                <w:left w:val="none" w:sz="0" w:space="0" w:color="auto"/>
                <w:bottom w:val="none" w:sz="0" w:space="0" w:color="auto"/>
                <w:right w:val="none" w:sz="0" w:space="0" w:color="auto"/>
              </w:divBdr>
            </w:div>
            <w:div w:id="757409423">
              <w:marLeft w:val="0"/>
              <w:marRight w:val="0"/>
              <w:marTop w:val="0"/>
              <w:marBottom w:val="0"/>
              <w:divBdr>
                <w:top w:val="none" w:sz="0" w:space="0" w:color="auto"/>
                <w:left w:val="none" w:sz="0" w:space="0" w:color="auto"/>
                <w:bottom w:val="none" w:sz="0" w:space="0" w:color="auto"/>
                <w:right w:val="none" w:sz="0" w:space="0" w:color="auto"/>
              </w:divBdr>
            </w:div>
            <w:div w:id="1036389015">
              <w:marLeft w:val="0"/>
              <w:marRight w:val="0"/>
              <w:marTop w:val="0"/>
              <w:marBottom w:val="0"/>
              <w:divBdr>
                <w:top w:val="none" w:sz="0" w:space="0" w:color="auto"/>
                <w:left w:val="none" w:sz="0" w:space="0" w:color="auto"/>
                <w:bottom w:val="none" w:sz="0" w:space="0" w:color="auto"/>
                <w:right w:val="none" w:sz="0" w:space="0" w:color="auto"/>
              </w:divBdr>
            </w:div>
            <w:div w:id="1345980213">
              <w:marLeft w:val="0"/>
              <w:marRight w:val="0"/>
              <w:marTop w:val="0"/>
              <w:marBottom w:val="0"/>
              <w:divBdr>
                <w:top w:val="none" w:sz="0" w:space="0" w:color="auto"/>
                <w:left w:val="none" w:sz="0" w:space="0" w:color="auto"/>
                <w:bottom w:val="none" w:sz="0" w:space="0" w:color="auto"/>
                <w:right w:val="none" w:sz="0" w:space="0" w:color="auto"/>
              </w:divBdr>
            </w:div>
            <w:div w:id="140004660">
              <w:marLeft w:val="0"/>
              <w:marRight w:val="0"/>
              <w:marTop w:val="0"/>
              <w:marBottom w:val="0"/>
              <w:divBdr>
                <w:top w:val="none" w:sz="0" w:space="0" w:color="auto"/>
                <w:left w:val="none" w:sz="0" w:space="0" w:color="auto"/>
                <w:bottom w:val="none" w:sz="0" w:space="0" w:color="auto"/>
                <w:right w:val="none" w:sz="0" w:space="0" w:color="auto"/>
              </w:divBdr>
            </w:div>
            <w:div w:id="1751661218">
              <w:marLeft w:val="0"/>
              <w:marRight w:val="0"/>
              <w:marTop w:val="0"/>
              <w:marBottom w:val="0"/>
              <w:divBdr>
                <w:top w:val="none" w:sz="0" w:space="0" w:color="auto"/>
                <w:left w:val="none" w:sz="0" w:space="0" w:color="auto"/>
                <w:bottom w:val="none" w:sz="0" w:space="0" w:color="auto"/>
                <w:right w:val="none" w:sz="0" w:space="0" w:color="auto"/>
              </w:divBdr>
            </w:div>
            <w:div w:id="1665014222">
              <w:marLeft w:val="0"/>
              <w:marRight w:val="0"/>
              <w:marTop w:val="0"/>
              <w:marBottom w:val="0"/>
              <w:divBdr>
                <w:top w:val="none" w:sz="0" w:space="0" w:color="auto"/>
                <w:left w:val="none" w:sz="0" w:space="0" w:color="auto"/>
                <w:bottom w:val="none" w:sz="0" w:space="0" w:color="auto"/>
                <w:right w:val="none" w:sz="0" w:space="0" w:color="auto"/>
              </w:divBdr>
            </w:div>
            <w:div w:id="235634507">
              <w:marLeft w:val="0"/>
              <w:marRight w:val="0"/>
              <w:marTop w:val="0"/>
              <w:marBottom w:val="0"/>
              <w:divBdr>
                <w:top w:val="none" w:sz="0" w:space="0" w:color="auto"/>
                <w:left w:val="none" w:sz="0" w:space="0" w:color="auto"/>
                <w:bottom w:val="none" w:sz="0" w:space="0" w:color="auto"/>
                <w:right w:val="none" w:sz="0" w:space="0" w:color="auto"/>
              </w:divBdr>
            </w:div>
            <w:div w:id="214388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660367">
      <w:bodyDiv w:val="1"/>
      <w:marLeft w:val="0"/>
      <w:marRight w:val="0"/>
      <w:marTop w:val="0"/>
      <w:marBottom w:val="0"/>
      <w:divBdr>
        <w:top w:val="none" w:sz="0" w:space="0" w:color="auto"/>
        <w:left w:val="none" w:sz="0" w:space="0" w:color="auto"/>
        <w:bottom w:val="none" w:sz="0" w:space="0" w:color="auto"/>
        <w:right w:val="none" w:sz="0" w:space="0" w:color="auto"/>
      </w:divBdr>
    </w:div>
    <w:div w:id="1708679269">
      <w:bodyDiv w:val="1"/>
      <w:marLeft w:val="0"/>
      <w:marRight w:val="0"/>
      <w:marTop w:val="0"/>
      <w:marBottom w:val="0"/>
      <w:divBdr>
        <w:top w:val="none" w:sz="0" w:space="0" w:color="auto"/>
        <w:left w:val="none" w:sz="0" w:space="0" w:color="auto"/>
        <w:bottom w:val="none" w:sz="0" w:space="0" w:color="auto"/>
        <w:right w:val="none" w:sz="0" w:space="0" w:color="auto"/>
      </w:divBdr>
    </w:div>
    <w:div w:id="1713572842">
      <w:bodyDiv w:val="1"/>
      <w:marLeft w:val="0"/>
      <w:marRight w:val="0"/>
      <w:marTop w:val="0"/>
      <w:marBottom w:val="0"/>
      <w:divBdr>
        <w:top w:val="none" w:sz="0" w:space="0" w:color="auto"/>
        <w:left w:val="none" w:sz="0" w:space="0" w:color="auto"/>
        <w:bottom w:val="none" w:sz="0" w:space="0" w:color="auto"/>
        <w:right w:val="none" w:sz="0" w:space="0" w:color="auto"/>
      </w:divBdr>
    </w:div>
    <w:div w:id="2025471428">
      <w:bodyDiv w:val="1"/>
      <w:marLeft w:val="0"/>
      <w:marRight w:val="0"/>
      <w:marTop w:val="0"/>
      <w:marBottom w:val="0"/>
      <w:divBdr>
        <w:top w:val="none" w:sz="0" w:space="0" w:color="auto"/>
        <w:left w:val="none" w:sz="0" w:space="0" w:color="auto"/>
        <w:bottom w:val="none" w:sz="0" w:space="0" w:color="auto"/>
        <w:right w:val="none" w:sz="0" w:space="0" w:color="auto"/>
      </w:divBdr>
      <w:divsChild>
        <w:div w:id="1554004966">
          <w:marLeft w:val="0"/>
          <w:marRight w:val="0"/>
          <w:marTop w:val="0"/>
          <w:marBottom w:val="0"/>
          <w:divBdr>
            <w:top w:val="none" w:sz="0" w:space="0" w:color="auto"/>
            <w:left w:val="none" w:sz="0" w:space="0" w:color="auto"/>
            <w:bottom w:val="none" w:sz="0" w:space="0" w:color="auto"/>
            <w:right w:val="none" w:sz="0" w:space="0" w:color="auto"/>
          </w:divBdr>
          <w:divsChild>
            <w:div w:id="481972500">
              <w:marLeft w:val="0"/>
              <w:marRight w:val="0"/>
              <w:marTop w:val="0"/>
              <w:marBottom w:val="0"/>
              <w:divBdr>
                <w:top w:val="none" w:sz="0" w:space="0" w:color="auto"/>
                <w:left w:val="none" w:sz="0" w:space="0" w:color="auto"/>
                <w:bottom w:val="none" w:sz="0" w:space="0" w:color="auto"/>
                <w:right w:val="none" w:sz="0" w:space="0" w:color="auto"/>
              </w:divBdr>
            </w:div>
            <w:div w:id="106431756">
              <w:marLeft w:val="0"/>
              <w:marRight w:val="0"/>
              <w:marTop w:val="0"/>
              <w:marBottom w:val="0"/>
              <w:divBdr>
                <w:top w:val="none" w:sz="0" w:space="0" w:color="auto"/>
                <w:left w:val="none" w:sz="0" w:space="0" w:color="auto"/>
                <w:bottom w:val="none" w:sz="0" w:space="0" w:color="auto"/>
                <w:right w:val="none" w:sz="0" w:space="0" w:color="auto"/>
              </w:divBdr>
            </w:div>
            <w:div w:id="926840489">
              <w:marLeft w:val="0"/>
              <w:marRight w:val="0"/>
              <w:marTop w:val="0"/>
              <w:marBottom w:val="0"/>
              <w:divBdr>
                <w:top w:val="none" w:sz="0" w:space="0" w:color="auto"/>
                <w:left w:val="none" w:sz="0" w:space="0" w:color="auto"/>
                <w:bottom w:val="none" w:sz="0" w:space="0" w:color="auto"/>
                <w:right w:val="none" w:sz="0" w:space="0" w:color="auto"/>
              </w:divBdr>
            </w:div>
            <w:div w:id="1647272194">
              <w:marLeft w:val="0"/>
              <w:marRight w:val="0"/>
              <w:marTop w:val="0"/>
              <w:marBottom w:val="0"/>
              <w:divBdr>
                <w:top w:val="none" w:sz="0" w:space="0" w:color="auto"/>
                <w:left w:val="none" w:sz="0" w:space="0" w:color="auto"/>
                <w:bottom w:val="none" w:sz="0" w:space="0" w:color="auto"/>
                <w:right w:val="none" w:sz="0" w:space="0" w:color="auto"/>
              </w:divBdr>
            </w:div>
            <w:div w:id="999962423">
              <w:marLeft w:val="0"/>
              <w:marRight w:val="0"/>
              <w:marTop w:val="0"/>
              <w:marBottom w:val="0"/>
              <w:divBdr>
                <w:top w:val="none" w:sz="0" w:space="0" w:color="auto"/>
                <w:left w:val="none" w:sz="0" w:space="0" w:color="auto"/>
                <w:bottom w:val="none" w:sz="0" w:space="0" w:color="auto"/>
                <w:right w:val="none" w:sz="0" w:space="0" w:color="auto"/>
              </w:divBdr>
            </w:div>
            <w:div w:id="1160468334">
              <w:marLeft w:val="0"/>
              <w:marRight w:val="0"/>
              <w:marTop w:val="0"/>
              <w:marBottom w:val="0"/>
              <w:divBdr>
                <w:top w:val="none" w:sz="0" w:space="0" w:color="auto"/>
                <w:left w:val="none" w:sz="0" w:space="0" w:color="auto"/>
                <w:bottom w:val="none" w:sz="0" w:space="0" w:color="auto"/>
                <w:right w:val="none" w:sz="0" w:space="0" w:color="auto"/>
              </w:divBdr>
            </w:div>
            <w:div w:id="1033068448">
              <w:marLeft w:val="0"/>
              <w:marRight w:val="0"/>
              <w:marTop w:val="0"/>
              <w:marBottom w:val="0"/>
              <w:divBdr>
                <w:top w:val="none" w:sz="0" w:space="0" w:color="auto"/>
                <w:left w:val="none" w:sz="0" w:space="0" w:color="auto"/>
                <w:bottom w:val="none" w:sz="0" w:space="0" w:color="auto"/>
                <w:right w:val="none" w:sz="0" w:space="0" w:color="auto"/>
              </w:divBdr>
            </w:div>
            <w:div w:id="65283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hyperlink" Target="https://doi.org/10.1109/AICCSA.2018.8612831" TargetMode="External"/><Relationship Id="rId39" Type="http://schemas.openxmlformats.org/officeDocument/2006/relationships/hyperlink" Target="https://towardsdatascience.com/taking-the-confusion-out-of-confusion-matrices-c1ce054b3d3e" TargetMode="External"/><Relationship Id="rId21" Type="http://schemas.openxmlformats.org/officeDocument/2006/relationships/image" Target="media/image17.png"/><Relationship Id="rId34" Type="http://schemas.openxmlformats.org/officeDocument/2006/relationships/hyperlink" Target="https://www.dementiacarecentral.com/mini-mental-state-exam/" TargetMode="External"/><Relationship Id="rId42"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hyperlink" Target="https://doi.org/10.1016/j.neuroimage.2004.06.018"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hyperlink" Target="https://www.yalemedicine.org/news/lecanemab-leqembi-new-alzheimers-drug" TargetMode="External"/><Relationship Id="rId37" Type="http://schemas.openxmlformats.org/officeDocument/2006/relationships/hyperlink" Target="https://doi.org/10.1038/d41586-023-01537-5" TargetMode="External"/><Relationship Id="rId40" Type="http://schemas.openxmlformats.org/officeDocument/2006/relationships/hyperlink" Target="https://doi.org/10.1001/jamainternmed.2022.1039" TargetMode="External"/><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hyperlink" Target="https://doi.org/10.3390/molecules25245789" TargetMode="External"/><Relationship Id="rId36" Type="http://schemas.openxmlformats.org/officeDocument/2006/relationships/hyperlink" Target="https://pub.towardsai.net/confusion-matrix-179b9c758b55" TargetMode="Externa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doi.org/10.1016/0022-3956(75)90026-6"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hyperlink" Target="https://www.kaggle.com/datasets/jboysen/mri-and-alzheimers" TargetMode="External"/><Relationship Id="rId30" Type="http://schemas.openxmlformats.org/officeDocument/2006/relationships/hyperlink" Target="https://doi.org/DOI:10.46647/ijetms.2022.v06i06.110" TargetMode="External"/><Relationship Id="rId35" Type="http://schemas.openxmlformats.org/officeDocument/2006/relationships/hyperlink" Target="https://www.science.org/content/article/potential-fabrication-research-images-threatens-key-theory-alzheimers-disease"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hyperlink" Target="https://doi.org/10.1002/14651858.CD010783.pub3" TargetMode="External"/><Relationship Id="rId33" Type="http://schemas.openxmlformats.org/officeDocument/2006/relationships/hyperlink" Target="https://doi.org/10.1162/jocn.2007.19.9.1498" TargetMode="External"/><Relationship Id="rId38" Type="http://schemas.openxmlformats.org/officeDocument/2006/relationships/hyperlink" Target="https://doi.org/10.1001/archneur.55.3.3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8</TotalTime>
  <Pages>22</Pages>
  <Words>13769</Words>
  <Characters>78486</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317</cp:revision>
  <dcterms:created xsi:type="dcterms:W3CDTF">2023-05-11T14:54:00Z</dcterms:created>
  <dcterms:modified xsi:type="dcterms:W3CDTF">2023-05-1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yfJRtR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